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57401AE" w14:textId="77777777" w:rsidR="00766ABC" w:rsidRDefault="00766ABC" w:rsidP="00160D06">
      <w:pPr>
        <w:spacing w:line="480" w:lineRule="auto"/>
        <w:jc w:val="both"/>
        <w:rPr>
          <w:b/>
        </w:rPr>
      </w:pPr>
      <w:r>
        <w:rPr>
          <w:b/>
        </w:rPr>
        <w:t>Introduction</w:t>
      </w:r>
    </w:p>
    <w:p w14:paraId="7E717940" w14:textId="26DB35C0" w:rsidR="009A3C43" w:rsidRDefault="00766ABC" w:rsidP="00160D06">
      <w:pPr>
        <w:spacing w:line="480" w:lineRule="auto"/>
        <w:jc w:val="both"/>
      </w:pPr>
      <w:r>
        <w:t>Metronomic chemotherapy (MC) describes the administration of chronic, uninterrupted doses of chemotherapy agents much lower than the maximum tolerated dose</w:t>
      </w:r>
      <w:r w:rsidR="00161E3B">
        <w:t xml:space="preserve"> (MTD</w:t>
      </w:r>
      <w:proofErr w:type="gramStart"/>
      <w:r w:rsidR="00161E3B">
        <w:t>)</w:t>
      </w:r>
      <w:proofErr w:type="gramEnd"/>
      <w:r w:rsidR="00A02F74">
        <w:fldChar w:fldCharType="begin">
          <w:fldData xml:space="preserve">PEVuZE5vdGU+PENpdGU+PEF1dGhvcj5LZXJiZWw8L0F1dGhvcj48WWVhcj4yMDA0PC9ZZWFyPjxS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</w:fldData>
        </w:fldChar>
      </w:r>
      <w:r w:rsidR="00A02F74">
        <w:instrText xml:space="preserve"> ADDIN EN.CITE </w:instrText>
      </w:r>
      <w:r w:rsidR="00A02F74">
        <w:fldChar w:fldCharType="begin">
          <w:fldData xml:space="preserve">PEVuZE5vdGU+PENpdGU+PEF1dGhvcj5LZXJiZWw8L0F1dGhvcj48WWVhcj4yMDA0PC9ZZWFyPjxS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</w:fldData>
        </w:fldChar>
      </w:r>
      <w:r w:rsidR="00A02F74">
        <w:instrText xml:space="preserve"> ADDIN EN.CITE.DATA </w:instrText>
      </w:r>
      <w:r w:rsidR="00A02F74">
        <w:fldChar w:fldCharType="end"/>
      </w:r>
      <w:r w:rsidR="00A02F74">
        <w:fldChar w:fldCharType="separate"/>
      </w:r>
      <w:r w:rsidR="00A02F74">
        <w:rPr>
          <w:noProof/>
        </w:rPr>
        <w:t>(</w:t>
      </w:r>
      <w:hyperlink w:anchor="_ENREF_16" w:tooltip="Kerbel, 2004 #19" w:history="1">
        <w:r w:rsidR="00DF2989">
          <w:rPr>
            <w:noProof/>
          </w:rPr>
          <w:t>Kerbel and Kamen 2004</w:t>
        </w:r>
      </w:hyperlink>
      <w:r w:rsidR="00A02F74">
        <w:rPr>
          <w:noProof/>
        </w:rPr>
        <w:t>)</w:t>
      </w:r>
      <w:r w:rsidR="00A02F74">
        <w:fldChar w:fldCharType="end"/>
      </w:r>
      <w:r>
        <w:t xml:space="preserve">. </w:t>
      </w:r>
      <w:r w:rsidR="008157A6">
        <w:t>MC has several purported mechanisms of action including anti-angiogenesis, promoting host anti-tumour immunity and induction of tumour dormancy</w:t>
      </w:r>
      <w:r w:rsidR="00171CD5">
        <w:t xml:space="preserve"> </w:t>
      </w:r>
      <w:r w:rsidR="00930AF9">
        <w:fldChar w:fldCharType="begin">
          <w:fldData xml:space="preserve">PEVuZE5vdGU+PENpdGU+PEF1dGhvcj5CaWxsZXI8L0F1dGhvcj48WWVhcj4yMDE0PC9ZZWFyPjxS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CaWxsZXI8L0F1dGhvcj48WWVhcj4yMDE0PC9ZZWFyPjxS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3" w:tooltip="Biller, 2014 #40" w:history="1">
        <w:r w:rsidR="00DF2989">
          <w:rPr>
            <w:noProof/>
          </w:rPr>
          <w:t>Biller 2014</w:t>
        </w:r>
      </w:hyperlink>
      <w:r w:rsidR="00056A85">
        <w:rPr>
          <w:noProof/>
        </w:rPr>
        <w:t>)</w:t>
      </w:r>
      <w:r w:rsidR="00930AF9">
        <w:fldChar w:fldCharType="end"/>
      </w:r>
      <w:r w:rsidR="008157A6">
        <w:t>. Inhibition of angiogenesis occurs through the inhibition of rapidly dividing endothelial cells with</w:t>
      </w:r>
      <w:r w:rsidR="00381928">
        <w:t>in</w:t>
      </w:r>
      <w:r w:rsidR="008157A6">
        <w:t xml:space="preserve"> the tumour micro-environment together with inhibition of endothelial cell migration and the up</w:t>
      </w:r>
      <w:r w:rsidR="006B223C">
        <w:t>-</w:t>
      </w:r>
      <w:r w:rsidR="008157A6">
        <w:t>regulation of the anti-</w:t>
      </w:r>
      <w:proofErr w:type="spellStart"/>
      <w:r w:rsidR="008157A6">
        <w:t>a</w:t>
      </w:r>
      <w:r w:rsidR="00A02F74">
        <w:t>ngiogenic</w:t>
      </w:r>
      <w:proofErr w:type="spellEnd"/>
      <w:r w:rsidR="00A02F74">
        <w:t xml:space="preserve"> factor thrombospodin-1</w:t>
      </w:r>
      <w:r w:rsidR="001E478B">
        <w:t xml:space="preserve"> </w:t>
      </w:r>
      <w:r w:rsidR="00930AF9">
        <w:fldChar w:fldCharType="begin">
          <w:fldData xml:space="preserve">PEVuZE5vdGU+PENpdGU+PEF1dGhvcj5EYW1iZXI8L0F1dGhvcj48WWVhcj4yMDA2PC9ZZWFyPjxS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</w:fldData>
        </w:fldChar>
      </w:r>
      <w:r w:rsidR="00A02F74">
        <w:instrText xml:space="preserve"> ADDIN EN.CITE </w:instrText>
      </w:r>
      <w:r w:rsidR="00A02F74">
        <w:fldChar w:fldCharType="begin">
          <w:fldData xml:space="preserve">PEVuZE5vdGU+PENpdGU+PEF1dGhvcj5EYW1iZXI8L0F1dGhvcj48WWVhcj4yMDA2PC9ZZWFyPjxS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</w:fldData>
        </w:fldChar>
      </w:r>
      <w:r w:rsidR="00A02F74">
        <w:instrText xml:space="preserve"> ADDIN EN.CITE.DATA </w:instrText>
      </w:r>
      <w:r w:rsidR="00A02F74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4" w:tooltip="Bocci, 2003 #17" w:history="1">
        <w:r w:rsidR="00DF2989">
          <w:rPr>
            <w:noProof/>
          </w:rPr>
          <w:t>Bocci and others 2003</w:t>
        </w:r>
      </w:hyperlink>
      <w:r w:rsidR="00056A85">
        <w:rPr>
          <w:noProof/>
        </w:rPr>
        <w:t xml:space="preserve">, </w:t>
      </w:r>
      <w:hyperlink w:anchor="_ENREF_9" w:tooltip="Damber, 2006 #16" w:history="1">
        <w:r w:rsidR="00DF2989">
          <w:rPr>
            <w:noProof/>
          </w:rPr>
          <w:t>Damber and others 2006</w:t>
        </w:r>
      </w:hyperlink>
      <w:r w:rsidR="00056A85">
        <w:rPr>
          <w:noProof/>
        </w:rPr>
        <w:t xml:space="preserve">, </w:t>
      </w:r>
      <w:hyperlink w:anchor="_ENREF_16" w:tooltip="Kerbel, 2004 #19" w:history="1">
        <w:r w:rsidR="00DF2989">
          <w:rPr>
            <w:noProof/>
          </w:rPr>
          <w:t>Kerbel and Kamen 2004</w:t>
        </w:r>
      </w:hyperlink>
      <w:r w:rsidR="00056A85">
        <w:rPr>
          <w:noProof/>
        </w:rPr>
        <w:t xml:space="preserve">, </w:t>
      </w:r>
      <w:hyperlink w:anchor="_ENREF_22" w:tooltip="Pasquier, 2013 #21" w:history="1">
        <w:r w:rsidR="00DF2989">
          <w:rPr>
            <w:noProof/>
          </w:rPr>
          <w:t>Pasquier and others 2013</w:t>
        </w:r>
      </w:hyperlink>
      <w:r w:rsidR="00056A85">
        <w:rPr>
          <w:noProof/>
        </w:rPr>
        <w:t>)</w:t>
      </w:r>
      <w:r w:rsidR="00930AF9">
        <w:fldChar w:fldCharType="end"/>
      </w:r>
      <w:r w:rsidR="008157A6">
        <w:t xml:space="preserve">. Host anti-tumour immunity </w:t>
      </w:r>
      <w:proofErr w:type="gramStart"/>
      <w:r w:rsidR="008157A6">
        <w:t>has been shown to be suppressed</w:t>
      </w:r>
      <w:proofErr w:type="gramEnd"/>
      <w:r w:rsidR="008157A6">
        <w:t xml:space="preserve"> in a variety of </w:t>
      </w:r>
      <w:r w:rsidR="00161E3B">
        <w:t>neoplasia</w:t>
      </w:r>
      <w:r w:rsidR="008157A6">
        <w:t xml:space="preserve"> through the induction of regulatory T lymphocytes (T</w:t>
      </w:r>
      <w:r w:rsidR="008157A6">
        <w:rPr>
          <w:vertAlign w:val="subscript"/>
        </w:rPr>
        <w:t>REG</w:t>
      </w:r>
      <w:r w:rsidR="008157A6">
        <w:t>) and myeloid derived suppressor cells (MDSCs)</w:t>
      </w:r>
      <w:r w:rsidR="00AC3901">
        <w:t xml:space="preserve"> </w:t>
      </w:r>
      <w:r w:rsidR="00930AF9">
        <w:fldChar w:fldCharType="begin">
          <w:fldData xml:space="preserve">PEVuZE5vdGU+PENpdGU+PEF1dGhvcj5Ub2g8L0F1dGhvcj48WWVhcj4yMDEyPC9ZZWFyPjxSZWNO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Ub2g8L0F1dGhvcj48WWVhcj4yMDEyPC9ZZWFyPjxSZWNO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25" w:tooltip="Toh, 2012 #22" w:history="1">
        <w:r w:rsidR="00DF2989">
          <w:rPr>
            <w:noProof/>
          </w:rPr>
          <w:t>Toh and others 2012</w:t>
        </w:r>
      </w:hyperlink>
      <w:r w:rsidR="00056A85">
        <w:rPr>
          <w:noProof/>
        </w:rPr>
        <w:t xml:space="preserve">, </w:t>
      </w:r>
      <w:hyperlink w:anchor="_ENREF_26" w:tooltip="Umansky, 2013 #25" w:history="1">
        <w:r w:rsidR="00DF2989">
          <w:rPr>
            <w:noProof/>
          </w:rPr>
          <w:t>Umansky and Sevko 2013</w:t>
        </w:r>
      </w:hyperlink>
      <w:r w:rsidR="00056A85">
        <w:rPr>
          <w:noProof/>
        </w:rPr>
        <w:t>)</w:t>
      </w:r>
      <w:r w:rsidR="00930AF9">
        <w:fldChar w:fldCharType="end"/>
      </w:r>
      <w:r w:rsidR="008157A6">
        <w:t>.  These two factors suppress both innate and adaptive immunity in the host, and high T</w:t>
      </w:r>
      <w:r w:rsidR="008157A6">
        <w:rPr>
          <w:vertAlign w:val="subscript"/>
        </w:rPr>
        <w:t xml:space="preserve">REG </w:t>
      </w:r>
      <w:r w:rsidR="00A02F74">
        <w:t xml:space="preserve">counts </w:t>
      </w:r>
      <w:r w:rsidR="008157A6">
        <w:t>ha</w:t>
      </w:r>
      <w:r w:rsidR="00A02F74">
        <w:t>ve</w:t>
      </w:r>
      <w:r w:rsidR="008157A6">
        <w:t xml:space="preserve"> been correlated with poor prognosis in a variety of tumours</w:t>
      </w:r>
      <w:r w:rsidR="00AC3901">
        <w:t xml:space="preserve"> </w:t>
      </w:r>
      <w:r w:rsidR="00930AF9">
        <w:fldChar w:fldCharType="begin">
          <w:fldData xml:space="preserve">PEVuZE5vdGU+PENpdGU+PEF1dGhvcj5Lb25vPC9BdXRob3I+PFllYXI+MjAwNjwvWWVhcj48UmVj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==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Lb25vPC9BdXRob3I+PFllYXI+MjAwNjwvWWVhcj48UmVj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==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18" w:tooltip="Kono, 2006 #26" w:history="1">
        <w:r w:rsidR="00DF2989">
          <w:rPr>
            <w:noProof/>
          </w:rPr>
          <w:t>Kono and others 2006</w:t>
        </w:r>
      </w:hyperlink>
      <w:r w:rsidR="00056A85">
        <w:rPr>
          <w:noProof/>
        </w:rPr>
        <w:t>)</w:t>
      </w:r>
      <w:r w:rsidR="00930AF9">
        <w:fldChar w:fldCharType="end"/>
      </w:r>
      <w:r w:rsidR="008157A6">
        <w:t>.  MC has been shown to decrease T</w:t>
      </w:r>
      <w:r w:rsidR="008157A6">
        <w:rPr>
          <w:vertAlign w:val="subscript"/>
        </w:rPr>
        <w:t xml:space="preserve">REG </w:t>
      </w:r>
      <w:r w:rsidR="008157A6">
        <w:t>in certain tumours and to increase lymp</w:t>
      </w:r>
      <w:bookmarkStart w:id="0" w:name="_GoBack"/>
      <w:bookmarkEnd w:id="0"/>
      <w:r w:rsidR="008157A6">
        <w:t>hocyte proliferation, thus stimulating anti-tumour immunity</w:t>
      </w:r>
      <w:r w:rsidR="0003777E">
        <w:t xml:space="preserve"> </w:t>
      </w:r>
      <w:r w:rsidR="00930AF9">
        <w:fldChar w:fldCharType="begin">
          <w:fldData xml:space="preserve">PEVuZE5vdGU+PENpdGU+PEF1dGhvcj5CYW5pc3NpPC9BdXRob3I+PFllYXI+MjAwOTwvWWVhcj48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CYW5pc3NpPC9BdXRob3I+PFllYXI+MjAwOTwvWWVhcj48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1" w:tooltip="Banissi, 2009 #27" w:history="1">
        <w:r w:rsidR="00DF2989">
          <w:rPr>
            <w:noProof/>
          </w:rPr>
          <w:t>Banissi and others 2009</w:t>
        </w:r>
      </w:hyperlink>
      <w:r w:rsidR="00056A85">
        <w:rPr>
          <w:noProof/>
        </w:rPr>
        <w:t xml:space="preserve">, </w:t>
      </w:r>
      <w:hyperlink w:anchor="_ENREF_6" w:tooltip="Burton, 2011 #6" w:history="1">
        <w:r w:rsidR="00DF2989">
          <w:rPr>
            <w:noProof/>
          </w:rPr>
          <w:t>Burton and others 2011</w:t>
        </w:r>
      </w:hyperlink>
      <w:r w:rsidR="00056A85">
        <w:rPr>
          <w:noProof/>
        </w:rPr>
        <w:t xml:space="preserve">, </w:t>
      </w:r>
      <w:hyperlink w:anchor="_ENREF_14" w:tooltip="Ghiringhelli, 2007 #28" w:history="1">
        <w:r w:rsidR="00DF2989">
          <w:rPr>
            <w:noProof/>
          </w:rPr>
          <w:t>Ghiringhelli and others 2007</w:t>
        </w:r>
      </w:hyperlink>
      <w:r w:rsidR="00056A85">
        <w:rPr>
          <w:noProof/>
        </w:rPr>
        <w:t>)</w:t>
      </w:r>
      <w:r w:rsidR="00930AF9">
        <w:fldChar w:fldCharType="end"/>
      </w:r>
      <w:r w:rsidR="008157A6">
        <w:t xml:space="preserve">. </w:t>
      </w:r>
    </w:p>
    <w:p w14:paraId="624594FE" w14:textId="77777777" w:rsidR="00766ABC" w:rsidRDefault="009A3C43" w:rsidP="00160D06">
      <w:pPr>
        <w:spacing w:line="480" w:lineRule="auto"/>
        <w:jc w:val="both"/>
      </w:pPr>
      <w:r>
        <w:t>MC</w:t>
      </w:r>
      <w:r w:rsidR="00766ABC">
        <w:t xml:space="preserve"> has become more widespread in human oncology over the past ten years and </w:t>
      </w:r>
      <w:r w:rsidR="007702D9">
        <w:t xml:space="preserve">it </w:t>
      </w:r>
      <w:r w:rsidR="00766ABC">
        <w:t xml:space="preserve">has been used to treat a variety of advanced </w:t>
      </w:r>
      <w:r w:rsidR="00351AD7">
        <w:t>neoplasia</w:t>
      </w:r>
      <w:r w:rsidR="00766ABC">
        <w:t xml:space="preserve"> including breast, ovarian and prostate cancer</w:t>
      </w:r>
      <w:r w:rsidR="007702D9">
        <w:t>s</w:t>
      </w:r>
      <w:r w:rsidR="00766ABC">
        <w:t xml:space="preserve"> together with multiple myeloma and melanoma</w:t>
      </w:r>
      <w:r w:rsidR="00357008">
        <w:t xml:space="preserve"> </w:t>
      </w:r>
      <w:r w:rsidR="00930AF9">
        <w:fldChar w:fldCharType="begin">
          <w:fldData xml:space="preserve">PEVuZE5vdGU+PENpdGU+PEF1dGhvcj5QZXJyb3VkPC9BdXRob3I+PFllYXI+MjAxNjwvWWVhcj48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QZXJyb3VkPC9BdXRob3I+PFllYXI+MjAxNjwvWWVhcj48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2" w:tooltip="Barroso-Sousa, 2015 #38" w:history="1">
        <w:r w:rsidR="00DF2989">
          <w:rPr>
            <w:noProof/>
          </w:rPr>
          <w:t>Barroso-Sousa and others 2015</w:t>
        </w:r>
      </w:hyperlink>
      <w:r w:rsidR="00056A85">
        <w:rPr>
          <w:noProof/>
        </w:rPr>
        <w:t xml:space="preserve">, </w:t>
      </w:r>
      <w:hyperlink w:anchor="_ENREF_5" w:tooltip="Borne, 2010 #36" w:history="1">
        <w:r w:rsidR="00DF2989">
          <w:rPr>
            <w:noProof/>
          </w:rPr>
          <w:t>Borne and others 2010</w:t>
        </w:r>
      </w:hyperlink>
      <w:r w:rsidR="00056A85">
        <w:rPr>
          <w:noProof/>
        </w:rPr>
        <w:t xml:space="preserve">, </w:t>
      </w:r>
      <w:hyperlink w:anchor="_ENREF_11" w:tooltip="El-Husseiny, 2016 #39" w:history="1">
        <w:r w:rsidR="00DF2989">
          <w:rPr>
            <w:noProof/>
          </w:rPr>
          <w:t>El-Husseiny and others 2016</w:t>
        </w:r>
      </w:hyperlink>
      <w:r w:rsidR="00056A85">
        <w:rPr>
          <w:noProof/>
        </w:rPr>
        <w:t xml:space="preserve">, </w:t>
      </w:r>
      <w:hyperlink w:anchor="_ENREF_21" w:tooltip="Papanikolaou, 2013 #37" w:history="1">
        <w:r w:rsidR="00DF2989">
          <w:rPr>
            <w:noProof/>
          </w:rPr>
          <w:t>Papanikolaou and others 2013</w:t>
        </w:r>
      </w:hyperlink>
      <w:r w:rsidR="00056A85">
        <w:rPr>
          <w:noProof/>
        </w:rPr>
        <w:t xml:space="preserve">, </w:t>
      </w:r>
      <w:hyperlink w:anchor="_ENREF_23" w:tooltip="Perroud, 2016 #35" w:history="1">
        <w:r w:rsidR="00DF2989">
          <w:rPr>
            <w:noProof/>
          </w:rPr>
          <w:t>Perroud and others 2016</w:t>
        </w:r>
      </w:hyperlink>
      <w:r w:rsidR="00056A85">
        <w:rPr>
          <w:noProof/>
        </w:rPr>
        <w:t>)</w:t>
      </w:r>
      <w:r w:rsidR="00930AF9">
        <w:fldChar w:fldCharType="end"/>
      </w:r>
      <w:r w:rsidR="00766ABC">
        <w:t>.</w:t>
      </w:r>
      <w:r w:rsidR="008157A6">
        <w:t xml:space="preserve"> MC may be ideally suited to veterinary oncology given the ease of administration, supposed minimal toxicity and low cost. However the evidence supporting its </w:t>
      </w:r>
      <w:r w:rsidR="007C6553">
        <w:t xml:space="preserve">efficacy </w:t>
      </w:r>
      <w:r w:rsidR="008157A6">
        <w:t xml:space="preserve">in the canine literature is currently </w:t>
      </w:r>
      <w:r w:rsidR="00054514">
        <w:t>limited</w:t>
      </w:r>
      <w:r w:rsidR="007702D9">
        <w:t>,</w:t>
      </w:r>
      <w:r w:rsidR="007C6553">
        <w:t xml:space="preserve"> </w:t>
      </w:r>
      <w:r w:rsidR="008157A6">
        <w:t>with the majority of studies focusing on its use in soft tissue sarcomas</w:t>
      </w:r>
      <w:r w:rsidR="0003777E">
        <w:t xml:space="preserve"> </w:t>
      </w:r>
      <w:r w:rsidR="00930AF9">
        <w:fldChar w:fldCharType="begin">
          <w:fldData xml:space="preserve">PEVuZE5vdGU+PENpdGU+PEF1dGhvcj5DYW5jZWRkYTwvQXV0aG9yPjxZZWFyPjIwMTU8L1llYXI+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DYW5jZWRkYTwvQXV0aG9yPjxZZWFyPjIwMTU8L1llYXI+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6" w:tooltip="Burton, 2011 #6" w:history="1">
        <w:r w:rsidR="00DF2989">
          <w:rPr>
            <w:noProof/>
          </w:rPr>
          <w:t>Burton and others 2011</w:t>
        </w:r>
      </w:hyperlink>
      <w:r w:rsidR="00056A85">
        <w:rPr>
          <w:noProof/>
        </w:rPr>
        <w:t xml:space="preserve">, </w:t>
      </w:r>
      <w:hyperlink w:anchor="_ENREF_7" w:tooltip="Cancedda, 2015 #2" w:history="1">
        <w:r w:rsidR="00DF2989">
          <w:rPr>
            <w:noProof/>
          </w:rPr>
          <w:t>Cancedda and others 2015</w:t>
        </w:r>
      </w:hyperlink>
      <w:r w:rsidR="00056A85">
        <w:rPr>
          <w:noProof/>
        </w:rPr>
        <w:t xml:space="preserve">, </w:t>
      </w:r>
      <w:hyperlink w:anchor="_ENREF_12" w:tooltip="Elmslie, 2008 #8" w:history="1">
        <w:r w:rsidR="00DF2989">
          <w:rPr>
            <w:noProof/>
          </w:rPr>
          <w:t>Elmslie and others 2008</w:t>
        </w:r>
      </w:hyperlink>
      <w:r w:rsidR="00056A85">
        <w:rPr>
          <w:noProof/>
        </w:rPr>
        <w:t>)</w:t>
      </w:r>
      <w:r w:rsidR="00930AF9">
        <w:fldChar w:fldCharType="end"/>
      </w:r>
      <w:r w:rsidR="008157A6">
        <w:t xml:space="preserve">. </w:t>
      </w:r>
      <w:r w:rsidR="0003777E">
        <w:t>Furthermore,</w:t>
      </w:r>
      <w:r w:rsidR="008157A6">
        <w:t xml:space="preserve"> there is very little </w:t>
      </w:r>
      <w:r w:rsidR="007C6553">
        <w:t xml:space="preserve">data </w:t>
      </w:r>
      <w:r w:rsidR="008157A6">
        <w:t>regarding toxicity in canine patients – the majority of studies so far report low toxicity</w:t>
      </w:r>
      <w:r w:rsidR="007C6553">
        <w:t>:</w:t>
      </w:r>
      <w:r w:rsidR="008157A6">
        <w:t xml:space="preserve"> </w:t>
      </w:r>
      <w:proofErr w:type="gramStart"/>
      <w:r w:rsidR="008157A6">
        <w:t>however</w:t>
      </w:r>
      <w:proofErr w:type="gramEnd"/>
      <w:r w:rsidR="008157A6">
        <w:t xml:space="preserve"> drugs, dosing </w:t>
      </w:r>
      <w:r w:rsidR="00517D6D">
        <w:t>regimens, monitoring</w:t>
      </w:r>
      <w:r w:rsidR="00054514">
        <w:t xml:space="preserve"> and reporting</w:t>
      </w:r>
      <w:r w:rsidR="008157A6">
        <w:t xml:space="preserve"> are not standardised. </w:t>
      </w:r>
    </w:p>
    <w:p w14:paraId="2271C125" w14:textId="42A9DE7E" w:rsidR="009A3C43" w:rsidRDefault="009A3C43" w:rsidP="00160D06">
      <w:pPr>
        <w:spacing w:line="480" w:lineRule="auto"/>
        <w:jc w:val="both"/>
      </w:pPr>
      <w:r>
        <w:lastRenderedPageBreak/>
        <w:t xml:space="preserve">The main toxicity of concern for dogs treated with metronomic doses of cyclophosphamide is sterile haemorrhagic cystitis (SHC), which </w:t>
      </w:r>
      <w:proofErr w:type="gramStart"/>
      <w:r>
        <w:t>is caused</w:t>
      </w:r>
      <w:proofErr w:type="gramEnd"/>
      <w:r>
        <w:t xml:space="preserve"> by the interaction of </w:t>
      </w:r>
      <w:proofErr w:type="spellStart"/>
      <w:r>
        <w:t>acrolein</w:t>
      </w:r>
      <w:proofErr w:type="spellEnd"/>
      <w:r>
        <w:t xml:space="preserve"> (a breakdown product of cyclophosphamide) and the bladder endothelium. The frequency of SHC in canine patients treated with metronomic cyclophosphamide is not well understood – it was reported in </w:t>
      </w:r>
      <w:r w:rsidR="000E6690">
        <w:t xml:space="preserve">as few as </w:t>
      </w:r>
      <w:r>
        <w:t>7% of dogs in one study</w:t>
      </w:r>
      <w:r w:rsidR="0003777E">
        <w:t xml:space="preserve"> </w:t>
      </w:r>
      <w:r w:rsidR="00930AF9">
        <w:fldChar w:fldCharType="begin">
          <w:fldData xml:space="preserve">PEVuZE5vdGU+PENpdGU+PEF1dGhvcj5FbG1zbGllPC9BdXRob3I+PFllYXI+MjAwODwvWWVhcj48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FbG1zbGllPC9BdXRob3I+PFllYXI+MjAwODwvWWVhcj48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12" w:tooltip="Elmslie, 2008 #8" w:history="1">
        <w:r w:rsidR="00DF2989">
          <w:rPr>
            <w:noProof/>
          </w:rPr>
          <w:t>Elmslie and others 2008</w:t>
        </w:r>
      </w:hyperlink>
      <w:r w:rsidR="00056A85">
        <w:rPr>
          <w:noProof/>
        </w:rPr>
        <w:t>)</w:t>
      </w:r>
      <w:r w:rsidR="00930AF9">
        <w:fldChar w:fldCharType="end"/>
      </w:r>
      <w:r w:rsidR="000E6690">
        <w:t xml:space="preserve"> compared with 22% in another </w:t>
      </w:r>
      <w:r w:rsidR="000E6690">
        <w:fldChar w:fldCharType="begin">
          <w:fldData xml:space="preserve">PEVuZE5vdGU+PENpdGU+PEF1dGhvcj5MYW5hPC9BdXRob3I+PFllYXI+MjAwNzwvWWVhcj48UmVj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</w:fldData>
        </w:fldChar>
      </w:r>
      <w:r w:rsidR="000E6690">
        <w:instrText xml:space="preserve"> ADDIN EN.CITE </w:instrText>
      </w:r>
      <w:r w:rsidR="000E6690">
        <w:fldChar w:fldCharType="begin">
          <w:fldData xml:space="preserve">PEVuZE5vdGU+PENpdGU+PEF1dGhvcj5MYW5hPC9BdXRob3I+PFllYXI+MjAwNzwvWWVhcj48UmVj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</w:fldData>
        </w:fldChar>
      </w:r>
      <w:r w:rsidR="000E6690">
        <w:instrText xml:space="preserve"> ADDIN EN.CITE.DATA </w:instrText>
      </w:r>
      <w:r w:rsidR="000E6690">
        <w:fldChar w:fldCharType="end"/>
      </w:r>
      <w:r w:rsidR="000E6690">
        <w:fldChar w:fldCharType="separate"/>
      </w:r>
      <w:r w:rsidR="000E6690">
        <w:rPr>
          <w:noProof/>
        </w:rPr>
        <w:t>(</w:t>
      </w:r>
      <w:hyperlink w:anchor="_ENREF_19" w:tooltip="Lana, 2007 #41" w:history="1">
        <w:r w:rsidR="00DF2989">
          <w:rPr>
            <w:noProof/>
          </w:rPr>
          <w:t>Lana and others 2007</w:t>
        </w:r>
      </w:hyperlink>
      <w:r w:rsidR="000E6690">
        <w:rPr>
          <w:noProof/>
        </w:rPr>
        <w:t>)</w:t>
      </w:r>
      <w:r w:rsidR="000E6690">
        <w:fldChar w:fldCharType="end"/>
      </w:r>
      <w:r>
        <w:t xml:space="preserve">. </w:t>
      </w:r>
      <w:r w:rsidR="00A02F74">
        <w:t>In the latter study the dose of cyclophosphamide was not standard and the study size was very small (</w:t>
      </w:r>
      <w:proofErr w:type="gramStart"/>
      <w:r w:rsidR="00A02F74">
        <w:t>9</w:t>
      </w:r>
      <w:proofErr w:type="gramEnd"/>
      <w:r w:rsidR="00A02F74">
        <w:t xml:space="preserve"> dogs in total). Moreover</w:t>
      </w:r>
      <w:r w:rsidR="00517D6D">
        <w:t>,</w:t>
      </w:r>
      <w:r>
        <w:t xml:space="preserve"> </w:t>
      </w:r>
      <w:r w:rsidR="00351AD7">
        <w:t>monitoring</w:t>
      </w:r>
      <w:r w:rsidR="007C6553">
        <w:t xml:space="preserve"> and reporting of</w:t>
      </w:r>
      <w:r w:rsidR="00351AD7">
        <w:t xml:space="preserve"> SHC is also not standardised. Sterile haematuria without clinical signs of cystitis may represent a precursor step to </w:t>
      </w:r>
      <w:r w:rsidR="0076388F">
        <w:t xml:space="preserve">clinical </w:t>
      </w:r>
      <w:r w:rsidR="00351AD7">
        <w:t>SHC bu</w:t>
      </w:r>
      <w:r w:rsidR="0003777E">
        <w:t>t the incidence of haematuria in</w:t>
      </w:r>
      <w:r w:rsidR="00351AD7">
        <w:t xml:space="preserve"> dogs treated with metronomic cyclophosphamide </w:t>
      </w:r>
      <w:proofErr w:type="gramStart"/>
      <w:r w:rsidR="00351AD7">
        <w:t>is not known</w:t>
      </w:r>
      <w:proofErr w:type="gramEnd"/>
      <w:r w:rsidR="00351AD7">
        <w:t>. In man haemorrhagic cystitis is defined as a spectrum from microscopic haematuria to fulminating haemorrhagic cystitis, which can be life threatening</w:t>
      </w:r>
      <w:r w:rsidR="00C63C9C">
        <w:t xml:space="preserve"> </w:t>
      </w:r>
      <w:r w:rsidR="00930AF9">
        <w:fldChar w:fldCharType="begin"/>
      </w:r>
      <w:r w:rsidR="00056A85">
        <w:instrText xml:space="preserve"> ADDIN EN.CITE &lt;EndNote&gt;&lt;Cite&gt;&lt;Author&gt;Hassan&lt;/Author&gt;&lt;Year&gt;2007&lt;/Year&gt;&lt;RecNum&gt;32&lt;/RecNum&gt;&lt;DisplayText&gt;(Hassan and others 2007)&lt;/DisplayText&gt;&lt;record&gt;&lt;rec-number&gt;32&lt;/rec-number&gt;&lt;foreign-keys&gt;&lt;key app="EN" db-id="rer0etztzpxxtkepv9rxzz0h9aszsszwf22d" timestamp="1458818163"&gt;32&lt;/key&gt;&lt;/foreign-keys&gt;&lt;ref-type name="Journal Article"&gt;17&lt;/ref-type&gt;&lt;contributors&gt;&lt;authors&gt;&lt;author&gt;Hassan, Zuzana&lt;/author&gt;&lt;author&gt;Remberger, Mats&lt;/author&gt;&lt;author&gt;Svenberg, Petter&lt;/author&gt;&lt;author&gt;Elbander, Maria&lt;/author&gt;&lt;author&gt;Omazic, Brigitta&lt;/author&gt;&lt;author&gt;Mattsson, Jonas&lt;/author&gt;&lt;author&gt;Conrad, Réka&lt;/author&gt;&lt;author&gt;Svahn, Britt-Marie&lt;/author&gt;&lt;author&gt;Ahlgren, Anders&lt;/author&gt;&lt;author&gt;Sairafi, Darius&lt;/author&gt;&lt;author&gt;Aschan, Johan&lt;/author&gt;&lt;author&gt;Blanc, Katarina Le&lt;/author&gt;&lt;author&gt;Barkholt, Lisbeth&lt;/author&gt;&lt;author&gt;Ringdén, Olle&lt;/author&gt;&lt;/authors&gt;&lt;/contributors&gt;&lt;titles&gt;&lt;title&gt;Hemorrhagic cystitis: a retrospective single-center survey&lt;/title&gt;&lt;secondary-title&gt;Clinical Transplantation&lt;/secondary-title&gt;&lt;/titles&gt;&lt;periodical&gt;&lt;full-title&gt;Clinical Transplantation&lt;/full-title&gt;&lt;/periodical&gt;&lt;pages&gt;659-667&lt;/pages&gt;&lt;volume&gt;21&lt;/volume&gt;&lt;number&gt;5&lt;/number&gt;&lt;keywords&gt;&lt;keyword&gt;acute graft-versus-host disease&lt;/keyword&gt;&lt;keyword&gt;hemorrhagic cystitis&lt;/keyword&gt;&lt;keyword&gt;risk factors&lt;/keyword&gt;&lt;keyword&gt;stem cell transplantation&lt;/keyword&gt;&lt;/keywords&gt;&lt;dates&gt;&lt;year&gt;2007&lt;/year&gt;&lt;/dates&gt;&lt;publisher&gt;Blackwell Publishing Ltd&lt;/publisher&gt;&lt;isbn&gt;1399-0012&lt;/isbn&gt;&lt;urls&gt;&lt;related-urls&gt;&lt;url&gt;http://dx.doi.org/10.1111/j.1399-0012.2007.00705.x&lt;/url&gt;&lt;/related-urls&gt;&lt;/urls&gt;&lt;electronic-resource-num&gt;10.1111/j.1399-0012.2007.00705.x&lt;/electronic-resource-num&gt;&lt;/record&gt;&lt;/Cite&gt;&lt;/EndNote&gt;</w:instrText>
      </w:r>
      <w:r w:rsidR="00930AF9">
        <w:fldChar w:fldCharType="separate"/>
      </w:r>
      <w:r w:rsidR="00056A85">
        <w:rPr>
          <w:noProof/>
        </w:rPr>
        <w:t>(</w:t>
      </w:r>
      <w:hyperlink w:anchor="_ENREF_15" w:tooltip="Hassan, 2007 #32" w:history="1">
        <w:r w:rsidR="00DF2989">
          <w:rPr>
            <w:noProof/>
          </w:rPr>
          <w:t>Hassan and others 2007</w:t>
        </w:r>
      </w:hyperlink>
      <w:r w:rsidR="00056A85">
        <w:rPr>
          <w:noProof/>
        </w:rPr>
        <w:t>)</w:t>
      </w:r>
      <w:r w:rsidR="00930AF9">
        <w:fldChar w:fldCharType="end"/>
      </w:r>
      <w:r w:rsidR="006B223C">
        <w:t xml:space="preserve"> and the V</w:t>
      </w:r>
      <w:r w:rsidR="00C63C9C">
        <w:t xml:space="preserve">eterinary Comparative Oncology Group similarly grades cystitis from microscopic haematuria to catastrophic bleeding </w:t>
      </w:r>
      <w:r w:rsidR="00930AF9">
        <w:fldChar w:fldCharType="begin"/>
      </w:r>
      <w:r w:rsidR="00040510">
        <w:instrText xml:space="preserve"> ADDIN EN.CITE &lt;EndNote&gt;&lt;Cite&gt;&lt;Year&gt;2011&lt;/Year&gt;&lt;RecNum&gt;33&lt;/RecNum&gt;&lt;DisplayText&gt;(VCOG 2011)&lt;/DisplayText&gt;&lt;record&gt;&lt;rec-number&gt;33&lt;/rec-number&gt;&lt;foreign-keys&gt;&lt;key app="EN" db-id="rer0etztzpxxtkepv9rxzz0h9aszsszwf22d" timestamp="1458818328"&gt;33&lt;/key&gt;&lt;/foreign-keys&gt;&lt;ref-type name="Journal Article"&gt;17&lt;/ref-type&gt;&lt;contributors&gt;&lt;authors&gt;&lt;author&gt;VCOG&lt;/author&gt;&lt;/authors&gt;&lt;/contributors&gt;&lt;titles&gt;&lt;title&gt;Veterinary cooperative oncology group - common terminology criteria for adverse events (VCOG-CTCAE) following chemotherapy or biological antineoplastic therapy in dogs and cats v1.1&lt;/title&gt;&lt;secondary-title&gt;Vet Comp Oncol&lt;/secondary-title&gt;&lt;alt-title&gt;Veterinary and comparative oncology&lt;/alt-title&gt;&lt;/titles&gt;&lt;periodical&gt;&lt;full-title&gt;Vet Comp Oncol&lt;/full-title&gt;&lt;abbr-1&gt;Veterinary and comparative oncology&lt;/abbr-1&gt;&lt;/periodical&gt;&lt;alt-periodical&gt;&lt;full-title&gt;Vet Comp Oncol&lt;/full-title&gt;&lt;abbr-1&gt;Veterinary and comparative oncology&lt;/abbr-1&gt;&lt;/alt-periodical&gt;&lt;edition&gt;2012/01/13&lt;/edition&gt;&lt;dates&gt;&lt;year&gt;2011&lt;/year&gt;&lt;pub-dates&gt;&lt;date&gt;Jul 20&lt;/date&gt;&lt;/pub-dates&gt;&lt;/dates&gt;&lt;isbn&gt;1476-5829 (Electronic)&amp;#xD;1476-5810 (Linking)&lt;/isbn&gt;&lt;accession-num&gt;22235763&lt;/accession-num&gt;&lt;urls&gt;&lt;/urls&gt;&lt;electronic-resource-num&gt;10.1111/j.1476-5829.2011.00283.x&lt;/electronic-resource-num&gt;&lt;remote-database-provider&gt;NLM&lt;/remote-database-provider&gt;&lt;language&gt;Eng&lt;/language&gt;&lt;/record&gt;&lt;/Cite&gt;&lt;/EndNote&gt;</w:instrText>
      </w:r>
      <w:r w:rsidR="00930AF9">
        <w:fldChar w:fldCharType="separate"/>
      </w:r>
      <w:r w:rsidR="00040510">
        <w:rPr>
          <w:noProof/>
        </w:rPr>
        <w:t>(</w:t>
      </w:r>
      <w:hyperlink w:anchor="_ENREF_27" w:tooltip="VCOG, 2011 #33" w:history="1">
        <w:r w:rsidR="00DF2989">
          <w:rPr>
            <w:noProof/>
          </w:rPr>
          <w:t>VCOG 2011</w:t>
        </w:r>
      </w:hyperlink>
      <w:r w:rsidR="00040510">
        <w:rPr>
          <w:noProof/>
        </w:rPr>
        <w:t>)</w:t>
      </w:r>
      <w:r w:rsidR="00930AF9">
        <w:fldChar w:fldCharType="end"/>
      </w:r>
      <w:r w:rsidR="00C63C9C">
        <w:t>.</w:t>
      </w:r>
      <w:r w:rsidR="00351AD7">
        <w:t xml:space="preserve"> </w:t>
      </w:r>
      <w:r w:rsidR="00161E3B">
        <w:t xml:space="preserve">The incidence of SHC in human patients treated with metronomic cyclophosphamide </w:t>
      </w:r>
      <w:proofErr w:type="gramStart"/>
      <w:r w:rsidR="00161E3B">
        <w:t>is also not well reported</w:t>
      </w:r>
      <w:proofErr w:type="gramEnd"/>
      <w:r w:rsidR="00161E3B">
        <w:t>. It has previously been shown that the concurrent administration of furosemide to dogs receiving MTD cyclophosphamide reduces the risk of developing SHC but again the use of furosemide in a chronic metronomic setting has not been reported</w:t>
      </w:r>
      <w:r w:rsidR="00C63C9C">
        <w:t xml:space="preserve"> </w:t>
      </w:r>
      <w:r w:rsidR="00930AF9">
        <w:fldChar w:fldCharType="begin">
          <w:fldData xml:space="preserve">PEVuZE5vdGU+PENpdGU+PEF1dGhvcj5DaGFybmV5PC9BdXRob3I+PFllYXI+MjAwMzwvWWVhcj48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DaGFybmV5PC9BdXRob3I+PFllYXI+MjAwMzwvWWVhcj48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8" w:tooltip="Charney, 2003 #34" w:history="1">
        <w:r w:rsidR="00DF2989">
          <w:rPr>
            <w:noProof/>
          </w:rPr>
          <w:t>Charney and others 2003</w:t>
        </w:r>
      </w:hyperlink>
      <w:r w:rsidR="00056A85">
        <w:rPr>
          <w:noProof/>
        </w:rPr>
        <w:t>)</w:t>
      </w:r>
      <w:r w:rsidR="00930AF9">
        <w:fldChar w:fldCharType="end"/>
      </w:r>
      <w:r w:rsidR="00161E3B">
        <w:t>.</w:t>
      </w:r>
    </w:p>
    <w:p w14:paraId="010B7F5D" w14:textId="631D4918" w:rsidR="00766ABC" w:rsidRDefault="009A3C43" w:rsidP="00160D06">
      <w:pPr>
        <w:spacing w:line="480" w:lineRule="auto"/>
        <w:jc w:val="both"/>
      </w:pPr>
      <w:r>
        <w:t xml:space="preserve">The </w:t>
      </w:r>
      <w:r w:rsidR="00197BE8">
        <w:t xml:space="preserve">aim </w:t>
      </w:r>
      <w:r>
        <w:t xml:space="preserve">of this study was </w:t>
      </w:r>
      <w:proofErr w:type="gramStart"/>
      <w:r>
        <w:t>to retrospectively analyse</w:t>
      </w:r>
      <w:proofErr w:type="gramEnd"/>
      <w:r>
        <w:t xml:space="preserve"> a cohort of dogs treated with metronomic cyclophosphamide to assess toxicity. </w:t>
      </w:r>
      <w:r w:rsidR="00351AD7">
        <w:t xml:space="preserve">Our </w:t>
      </w:r>
      <w:r w:rsidR="00197BE8">
        <w:t xml:space="preserve">suspicion </w:t>
      </w:r>
      <w:r w:rsidR="00351AD7">
        <w:t xml:space="preserve">was that dogs developed </w:t>
      </w:r>
      <w:r w:rsidR="006B223C">
        <w:t>SHC</w:t>
      </w:r>
      <w:r w:rsidR="00351AD7">
        <w:t xml:space="preserve"> </w:t>
      </w:r>
      <w:r w:rsidR="00CE3164">
        <w:t xml:space="preserve">(defined as microscopic or macroscopic haematuria in the absence of infection) </w:t>
      </w:r>
      <w:r w:rsidR="00351AD7">
        <w:t xml:space="preserve">at a much greater incidence than has previously reported. </w:t>
      </w:r>
      <w:r w:rsidR="00197BE8">
        <w:t>A second aim was to assess whether</w:t>
      </w:r>
      <w:r w:rsidR="007C6553">
        <w:t xml:space="preserve"> cessation of cyclophosphamide therapy on detection of haematuria would prevent development of clinical signs of cystitis in most cases</w:t>
      </w:r>
      <w:r w:rsidR="00351AD7">
        <w:t xml:space="preserve"> </w:t>
      </w:r>
    </w:p>
    <w:p w14:paraId="3121BADF" w14:textId="77777777" w:rsidR="00161E3B" w:rsidRDefault="00161E3B" w:rsidP="00160D06">
      <w:pPr>
        <w:spacing w:line="480" w:lineRule="auto"/>
        <w:jc w:val="both"/>
        <w:rPr>
          <w:b/>
        </w:rPr>
      </w:pPr>
      <w:r>
        <w:rPr>
          <w:b/>
        </w:rPr>
        <w:t>Materials and Methods</w:t>
      </w:r>
    </w:p>
    <w:p w14:paraId="760ADDAB" w14:textId="51AD5F4E" w:rsidR="00330073" w:rsidRDefault="0075476F" w:rsidP="00160D06">
      <w:pPr>
        <w:spacing w:line="480" w:lineRule="auto"/>
        <w:jc w:val="both"/>
      </w:pPr>
      <w:r w:rsidRPr="00330073">
        <w:lastRenderedPageBreak/>
        <w:t xml:space="preserve">The </w:t>
      </w:r>
      <w:proofErr w:type="gramStart"/>
      <w:r w:rsidRPr="00330073">
        <w:t xml:space="preserve">study design was approved by the University </w:t>
      </w:r>
      <w:r w:rsidRPr="00330073">
        <w:rPr>
          <w:rFonts w:cs="Arial"/>
        </w:rPr>
        <w:t>Research Ethics Committee</w:t>
      </w:r>
      <w:proofErr w:type="gramEnd"/>
      <w:r>
        <w:rPr>
          <w:rFonts w:cs="Arial"/>
          <w:sz w:val="24"/>
        </w:rPr>
        <w:t>.</w:t>
      </w:r>
      <w:r>
        <w:t xml:space="preserve"> </w:t>
      </w:r>
      <w:r w:rsidR="00161E3B">
        <w:t xml:space="preserve">The clinical records of the </w:t>
      </w:r>
      <w:r w:rsidR="00AA7A5F">
        <w:t>hospital</w:t>
      </w:r>
      <w:r w:rsidR="00161E3B">
        <w:t xml:space="preserve"> were reviewed using the keywords ‘dog’ and ‘cyclophosphamide’. Dogs were eligible for inclusion if they received metronomic doses of cyclophosphamide (defined as between </w:t>
      </w:r>
      <w:proofErr w:type="gramStart"/>
      <w:r w:rsidR="00161E3B">
        <w:t>5</w:t>
      </w:r>
      <w:proofErr w:type="gramEnd"/>
      <w:r w:rsidR="00161E3B">
        <w:t xml:space="preserve"> and 15 mg/m</w:t>
      </w:r>
      <w:r w:rsidR="00161E3B">
        <w:rPr>
          <w:vertAlign w:val="superscript"/>
        </w:rPr>
        <w:t>2</w:t>
      </w:r>
      <w:r w:rsidR="00161E3B">
        <w:t>/day</w:t>
      </w:r>
      <w:r w:rsidR="007702D9">
        <w:t xml:space="preserve"> or every other day</w:t>
      </w:r>
      <w:r w:rsidR="00161E3B">
        <w:t xml:space="preserve">) for treatment of neoplasia. </w:t>
      </w:r>
      <w:r w:rsidR="003F29EB">
        <w:t xml:space="preserve">Dogs </w:t>
      </w:r>
      <w:proofErr w:type="gramStart"/>
      <w:r w:rsidR="003F29EB">
        <w:t>were excluded</w:t>
      </w:r>
      <w:proofErr w:type="gramEnd"/>
      <w:r w:rsidR="003F29EB">
        <w:t xml:space="preserve"> if they were concurrently receiving MTD chemotherapy. </w:t>
      </w:r>
      <w:r w:rsidR="000B330F">
        <w:t xml:space="preserve">The following patient data was collected; age, sex, </w:t>
      </w:r>
      <w:proofErr w:type="gramStart"/>
      <w:r w:rsidR="000B330F">
        <w:t>breed,</w:t>
      </w:r>
      <w:proofErr w:type="gramEnd"/>
      <w:r w:rsidR="000B330F">
        <w:t xml:space="preserve"> </w:t>
      </w:r>
      <w:r w:rsidR="003414B1">
        <w:t xml:space="preserve">previous therapy, </w:t>
      </w:r>
      <w:r w:rsidR="000B330F">
        <w:t>dose of cyclophosphamide, duration of treatment and concurrent drugs received. The dogs</w:t>
      </w:r>
      <w:r w:rsidR="00161E3B">
        <w:t xml:space="preserve"> must have had a cytological or histological diagnosis of neoplasia and baseline blood tests and urinalysis</w:t>
      </w:r>
      <w:r w:rsidR="00CE3164">
        <w:t xml:space="preserve"> within seven days prior to treatment</w:t>
      </w:r>
      <w:r w:rsidR="00161E3B">
        <w:t xml:space="preserve"> to exclude any significant pre-existing abnormalities. </w:t>
      </w:r>
      <w:r w:rsidR="00F46837">
        <w:t xml:space="preserve">Urinalysis was </w:t>
      </w:r>
      <w:r w:rsidR="008159E0">
        <w:t xml:space="preserve">either complete laboratory analysis </w:t>
      </w:r>
      <w:proofErr w:type="gramStart"/>
      <w:r w:rsidR="008159E0">
        <w:t xml:space="preserve">or </w:t>
      </w:r>
      <w:r w:rsidR="00F46837">
        <w:t xml:space="preserve"> dipstick</w:t>
      </w:r>
      <w:proofErr w:type="gramEnd"/>
      <w:r w:rsidR="00F46837">
        <w:t xml:space="preserve"> analysis to exclude pre-existing haematuria. </w:t>
      </w:r>
      <w:r w:rsidR="00161E3B">
        <w:t xml:space="preserve">Monitoring </w:t>
      </w:r>
      <w:proofErr w:type="gramStart"/>
      <w:r w:rsidR="00161E3B">
        <w:t>was performed</w:t>
      </w:r>
      <w:proofErr w:type="gramEnd"/>
      <w:r w:rsidR="00161E3B">
        <w:t xml:space="preserve"> </w:t>
      </w:r>
      <w:r w:rsidR="00CE3164">
        <w:t>once every four weeks</w:t>
      </w:r>
      <w:r w:rsidR="00161E3B">
        <w:t xml:space="preserve"> at either the </w:t>
      </w:r>
      <w:r w:rsidR="007E1D2F">
        <w:t>hospital</w:t>
      </w:r>
      <w:r w:rsidR="00161E3B">
        <w:t xml:space="preserve"> or the referring veterinary practice and included haematology (to assess for </w:t>
      </w:r>
      <w:proofErr w:type="spellStart"/>
      <w:r w:rsidR="00161E3B">
        <w:t>myelotoxicity</w:t>
      </w:r>
      <w:proofErr w:type="spellEnd"/>
      <w:r w:rsidR="00161E3B">
        <w:t xml:space="preserve">) and dipstick urinalysis to assess for haematuria. In the majority of </w:t>
      </w:r>
      <w:proofErr w:type="gramStart"/>
      <w:r w:rsidR="00161E3B">
        <w:t xml:space="preserve">cases </w:t>
      </w:r>
      <w:r w:rsidR="00330073">
        <w:t xml:space="preserve"> (</w:t>
      </w:r>
      <w:proofErr w:type="gramEnd"/>
      <w:r w:rsidR="00330073">
        <w:t xml:space="preserve">59/65) </w:t>
      </w:r>
      <w:r w:rsidR="00161E3B">
        <w:t xml:space="preserve">owners were also provided with urine dipsticks and instructed on how to </w:t>
      </w:r>
      <w:r w:rsidR="000B330F">
        <w:t>monitor for haematuria at home</w:t>
      </w:r>
      <w:r w:rsidR="007C6553">
        <w:t>: owners perfo</w:t>
      </w:r>
      <w:r w:rsidR="00517D6D">
        <w:t>r</w:t>
      </w:r>
      <w:r w:rsidR="007C6553">
        <w:t>med dipstick tests weekly</w:t>
      </w:r>
      <w:r w:rsidR="006B223C">
        <w:t xml:space="preserve"> or biweekly</w:t>
      </w:r>
      <w:r w:rsidR="000B330F">
        <w:t xml:space="preserve">. </w:t>
      </w:r>
      <w:r w:rsidR="00330073">
        <w:t xml:space="preserve">The decision to dispense urine dipsticks </w:t>
      </w:r>
      <w:proofErr w:type="gramStart"/>
      <w:r w:rsidR="00330073">
        <w:t>was made</w:t>
      </w:r>
      <w:proofErr w:type="gramEnd"/>
      <w:r w:rsidR="00330073">
        <w:t xml:space="preserve"> by the individual clinician at the time. Three different brands of urine dipstick were dispensed to the owners over the </w:t>
      </w:r>
      <w:proofErr w:type="gramStart"/>
      <w:r w:rsidR="00330073">
        <w:t>time period</w:t>
      </w:r>
      <w:proofErr w:type="gramEnd"/>
      <w:r w:rsidR="00330073">
        <w:t xml:space="preserve"> of the study. </w:t>
      </w:r>
    </w:p>
    <w:p w14:paraId="19E6DA9A" w14:textId="77777777" w:rsidR="00161E3B" w:rsidRPr="00161E3B" w:rsidRDefault="00023C26" w:rsidP="00160D06">
      <w:pPr>
        <w:spacing w:line="480" w:lineRule="auto"/>
        <w:jc w:val="both"/>
      </w:pPr>
      <w:r>
        <w:t>The diagnosis of SHC</w:t>
      </w:r>
      <w:r w:rsidR="00200547">
        <w:t xml:space="preserve"> </w:t>
      </w:r>
      <w:proofErr w:type="gramStart"/>
      <w:r w:rsidR="00200547">
        <w:t>was based</w:t>
      </w:r>
      <w:proofErr w:type="gramEnd"/>
      <w:r w:rsidR="00200547">
        <w:t xml:space="preserve"> on detection of haematuria in the absence of a urinary tract infection: </w:t>
      </w:r>
      <w:r>
        <w:t>o</w:t>
      </w:r>
      <w:r w:rsidR="000B330F">
        <w:t xml:space="preserve">n detection of </w:t>
      </w:r>
      <w:r>
        <w:t>haematuria (with or</w:t>
      </w:r>
      <w:r w:rsidR="000B330F">
        <w:t xml:space="preserve"> with</w:t>
      </w:r>
      <w:r>
        <w:t>out</w:t>
      </w:r>
      <w:r w:rsidR="000B330F">
        <w:t xml:space="preserve"> clinical signs of cystitis) urine culture was </w:t>
      </w:r>
      <w:r w:rsidR="00381928">
        <w:t>performed</w:t>
      </w:r>
      <w:r w:rsidR="000B330F">
        <w:t xml:space="preserve"> on a sample obtained by </w:t>
      </w:r>
      <w:proofErr w:type="spellStart"/>
      <w:r w:rsidR="000B330F">
        <w:t>cystocentesis</w:t>
      </w:r>
      <w:proofErr w:type="spellEnd"/>
      <w:r w:rsidR="000B330F">
        <w:t xml:space="preserve">. Should the urine culture be sterile then a diagnosis of </w:t>
      </w:r>
      <w:r w:rsidR="00517D6D">
        <w:t>SHC</w:t>
      </w:r>
      <w:r w:rsidR="000B330F">
        <w:t xml:space="preserve"> </w:t>
      </w:r>
      <w:proofErr w:type="gramStart"/>
      <w:r w:rsidR="000B330F">
        <w:t>was made</w:t>
      </w:r>
      <w:proofErr w:type="gramEnd"/>
      <w:r w:rsidR="000B330F">
        <w:t xml:space="preserve"> and cyclophosphamide was discontinued.</w:t>
      </w:r>
      <w:r w:rsidR="005B365C">
        <w:t xml:space="preserve"> The presence of urinary tract signs at diagnosis, or in a </w:t>
      </w:r>
      <w:proofErr w:type="gramStart"/>
      <w:r w:rsidR="005B365C">
        <w:t>four week</w:t>
      </w:r>
      <w:proofErr w:type="gramEnd"/>
      <w:r w:rsidR="005B365C">
        <w:t xml:space="preserve"> follow up period, were recorded where possible.</w:t>
      </w:r>
      <w:r w:rsidR="00200547">
        <w:t xml:space="preserve"> </w:t>
      </w:r>
      <w:r w:rsidR="000B330F">
        <w:t xml:space="preserve">Other toxicities </w:t>
      </w:r>
      <w:proofErr w:type="gramStart"/>
      <w:r w:rsidR="000B330F">
        <w:t>were recorded</w:t>
      </w:r>
      <w:proofErr w:type="gramEnd"/>
      <w:r w:rsidR="000B330F">
        <w:t xml:space="preserve"> in the clinical notes and, where appropriate, were </w:t>
      </w:r>
      <w:r w:rsidR="0076388F">
        <w:t xml:space="preserve">retrospectively </w:t>
      </w:r>
      <w:r w:rsidR="000B330F">
        <w:t>assigned a VCOG-CTE score</w:t>
      </w:r>
      <w:r w:rsidR="00381928">
        <w:t xml:space="preserve"> </w:t>
      </w:r>
      <w:r w:rsidR="00930AF9">
        <w:fldChar w:fldCharType="begin">
          <w:fldData xml:space="preserve">PEVuZE5vdGU+PENpdGU+PFllYXI+MjAxMTwvWWVhcj48UmVjTnVtPjMzPC9SZWNOdW0+PERpc3Bs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</w:fldData>
        </w:fldChar>
      </w:r>
      <w:r w:rsidR="00040510">
        <w:instrText xml:space="preserve"> ADDIN EN.CITE </w:instrText>
      </w:r>
      <w:r w:rsidR="00040510">
        <w:fldChar w:fldCharType="begin">
          <w:fldData xml:space="preserve">PEVuZE5vdGU+PENpdGU+PFllYXI+MjAxMTwvWWVhcj48UmVjTnVtPjMzPC9SZWNOdW0+PERpc3Bs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</w:fldData>
        </w:fldChar>
      </w:r>
      <w:r w:rsidR="00040510">
        <w:instrText xml:space="preserve"> ADDIN EN.CITE.DATA </w:instrText>
      </w:r>
      <w:r w:rsidR="00040510">
        <w:fldChar w:fldCharType="end"/>
      </w:r>
      <w:r w:rsidR="00930AF9">
        <w:fldChar w:fldCharType="separate"/>
      </w:r>
      <w:r w:rsidR="00040510">
        <w:rPr>
          <w:noProof/>
        </w:rPr>
        <w:t>(</w:t>
      </w:r>
      <w:hyperlink w:anchor="_ENREF_27" w:tooltip="VCOG, 2011 #33" w:history="1">
        <w:r w:rsidR="00DF2989">
          <w:rPr>
            <w:noProof/>
          </w:rPr>
          <w:t>VCOG 2011</w:t>
        </w:r>
      </w:hyperlink>
      <w:r w:rsidR="00040510">
        <w:rPr>
          <w:noProof/>
        </w:rPr>
        <w:t>)</w:t>
      </w:r>
      <w:r w:rsidR="00930AF9">
        <w:fldChar w:fldCharType="end"/>
      </w:r>
      <w:r w:rsidR="000B330F">
        <w:t xml:space="preserve">. Dogs without at least one set of follow-up data </w:t>
      </w:r>
      <w:proofErr w:type="gramStart"/>
      <w:r w:rsidR="000B330F">
        <w:t>were excluded</w:t>
      </w:r>
      <w:proofErr w:type="gramEnd"/>
      <w:r w:rsidR="000B330F">
        <w:t xml:space="preserve">. </w:t>
      </w:r>
    </w:p>
    <w:p w14:paraId="4EB7B137" w14:textId="77777777" w:rsidR="000B330F" w:rsidRDefault="000B330F" w:rsidP="00160D06">
      <w:pPr>
        <w:spacing w:line="480" w:lineRule="auto"/>
        <w:jc w:val="both"/>
        <w:rPr>
          <w:b/>
        </w:rPr>
      </w:pPr>
      <w:r>
        <w:rPr>
          <w:b/>
        </w:rPr>
        <w:t>Results</w:t>
      </w:r>
    </w:p>
    <w:p w14:paraId="781658C1" w14:textId="09125AED" w:rsidR="000B330F" w:rsidRDefault="003414B1" w:rsidP="00160D06">
      <w:pPr>
        <w:spacing w:line="480" w:lineRule="auto"/>
        <w:jc w:val="both"/>
      </w:pPr>
      <w:r>
        <w:lastRenderedPageBreak/>
        <w:t xml:space="preserve">The database search returned 500 </w:t>
      </w:r>
      <w:r w:rsidR="002D5254">
        <w:t>dogs that</w:t>
      </w:r>
      <w:r>
        <w:t xml:space="preserve"> had received cyclophosphamide between 2007 and 2015. Of these, 95 dogs had received metronomic doses of </w:t>
      </w:r>
      <w:r w:rsidR="002D5254">
        <w:t>the drug. From these 95 dogs, 30</w:t>
      </w:r>
      <w:r>
        <w:t xml:space="preserve"> had insufficient data to be included, leaving 65 dogs that met the inclusion criteria. </w:t>
      </w:r>
      <w:r w:rsidR="00A84A3F">
        <w:t xml:space="preserve">The median age was 10 years (range 2 - 14.3) and the median weight was 25.4kg (range 5-59). </w:t>
      </w:r>
      <w:r w:rsidR="00EF5260">
        <w:t xml:space="preserve">The most commonly treated breeds were cross breeds (n= 17), Labradors (n=12), border collies (n=5) and boxers (n=4). The majority of dogs (52/65) </w:t>
      </w:r>
      <w:r w:rsidR="001E64BF">
        <w:t xml:space="preserve">had </w:t>
      </w:r>
      <w:r w:rsidR="00EF5260">
        <w:t xml:space="preserve">received some form of previous treatment, including surgery (32/65), MTD chemotherapy (including carboplatin, </w:t>
      </w:r>
      <w:proofErr w:type="spellStart"/>
      <w:r w:rsidR="00EF5260">
        <w:t>epirubicin</w:t>
      </w:r>
      <w:proofErr w:type="spellEnd"/>
      <w:r w:rsidR="00EF5260">
        <w:t xml:space="preserve">, </w:t>
      </w:r>
      <w:proofErr w:type="spellStart"/>
      <w:r w:rsidR="00EF5260">
        <w:t>mitoxantrone</w:t>
      </w:r>
      <w:proofErr w:type="spellEnd"/>
      <w:r w:rsidR="00EF5260">
        <w:t xml:space="preserve"> and 5-FU; 7/65 dogs) and radiotherapy (13/65). Five of 65 dogs received surgery and radiotherapy prior to metronomic chemotherapy. </w:t>
      </w:r>
      <w:r w:rsidR="00F46782">
        <w:t xml:space="preserve">The most common tumour types were soft tissue sarcomas (n=18), </w:t>
      </w:r>
      <w:proofErr w:type="spellStart"/>
      <w:r w:rsidR="00F46782">
        <w:t>haemangiosarcoma</w:t>
      </w:r>
      <w:proofErr w:type="spellEnd"/>
      <w:r w:rsidR="00F46782">
        <w:t xml:space="preserve"> (n=14, comprising </w:t>
      </w:r>
      <w:proofErr w:type="gramStart"/>
      <w:r w:rsidR="00F46782">
        <w:t>6</w:t>
      </w:r>
      <w:proofErr w:type="gramEnd"/>
      <w:r w:rsidR="00F46782">
        <w:t xml:space="preserve"> splenic, 4 </w:t>
      </w:r>
      <w:r w:rsidR="008D77ED">
        <w:t>subcutaneous</w:t>
      </w:r>
      <w:r w:rsidR="00F46782">
        <w:t xml:space="preserve"> and 2 cardiac) and osteosarcoma (n=4). </w:t>
      </w:r>
      <w:r w:rsidR="00D41E83">
        <w:t xml:space="preserve">Other tumour types consisted of </w:t>
      </w:r>
      <w:proofErr w:type="gramStart"/>
      <w:r w:rsidR="00D41E83">
        <w:t>7</w:t>
      </w:r>
      <w:proofErr w:type="gramEnd"/>
      <w:r w:rsidR="00D41E83">
        <w:t xml:space="preserve"> oral tumours (3 </w:t>
      </w:r>
      <w:proofErr w:type="spellStart"/>
      <w:r w:rsidR="00D41E83">
        <w:t>fibrosarcomas</w:t>
      </w:r>
      <w:proofErr w:type="spellEnd"/>
      <w:r w:rsidR="00D41E83">
        <w:t>, 2 sarcomas, 1 carcinoma and 1 squamous cell carcinoma), 6 nasal tumours (4 carcinoma, 2 sarcoma) and 4 mesotheliomas</w:t>
      </w:r>
      <w:r w:rsidR="000128F7">
        <w:t xml:space="preserve"> (figure 1)</w:t>
      </w:r>
      <w:r w:rsidR="00D41E83">
        <w:t xml:space="preserve">. </w:t>
      </w:r>
    </w:p>
    <w:p w14:paraId="0C57D2C9" w14:textId="77777777" w:rsidR="00F46782" w:rsidRDefault="00F46782" w:rsidP="00160D06">
      <w:pPr>
        <w:spacing w:line="480" w:lineRule="auto"/>
        <w:jc w:val="both"/>
      </w:pPr>
      <w:r>
        <w:t>The median dose of cyclophosphamide administered was 10.37mg/m</w:t>
      </w:r>
      <w:r>
        <w:rPr>
          <w:vertAlign w:val="superscript"/>
        </w:rPr>
        <w:t>2</w:t>
      </w:r>
      <w:r w:rsidR="00023C26">
        <w:t xml:space="preserve"> </w:t>
      </w:r>
      <w:r w:rsidR="008D77ED">
        <w:t>per treatment</w:t>
      </w:r>
      <w:r>
        <w:t xml:space="preserve"> (range 4.54-16.34). </w:t>
      </w:r>
      <w:r w:rsidR="002D5254">
        <w:t>Twenty-two</w:t>
      </w:r>
      <w:r>
        <w:t xml:space="preserve"> of the dogs received every other day dosing; the </w:t>
      </w:r>
      <w:r w:rsidR="007C6553">
        <w:t>remaining 43</w:t>
      </w:r>
      <w:r>
        <w:t xml:space="preserve"> </w:t>
      </w:r>
      <w:proofErr w:type="gramStart"/>
      <w:r>
        <w:t>were treated</w:t>
      </w:r>
      <w:proofErr w:type="gramEnd"/>
      <w:r>
        <w:t xml:space="preserve"> daily. The majority (51/65) of dogs received meloxicam as the concurrent</w:t>
      </w:r>
      <w:r w:rsidR="002D5254">
        <w:t xml:space="preserve"> non-steroidal anti-inflammatory (</w:t>
      </w:r>
      <w:r>
        <w:t>NSAID</w:t>
      </w:r>
      <w:r w:rsidR="002D5254">
        <w:t>)</w:t>
      </w:r>
      <w:r>
        <w:t xml:space="preserve">; the remainder received </w:t>
      </w:r>
      <w:proofErr w:type="spellStart"/>
      <w:r>
        <w:t>piroxicam</w:t>
      </w:r>
      <w:proofErr w:type="spellEnd"/>
      <w:r>
        <w:t xml:space="preserve"> (11/65), </w:t>
      </w:r>
      <w:proofErr w:type="spellStart"/>
      <w:r>
        <w:t>carprofen</w:t>
      </w:r>
      <w:proofErr w:type="spellEnd"/>
      <w:r>
        <w:t xml:space="preserve"> (1 dog)</w:t>
      </w:r>
      <w:proofErr w:type="gramStart"/>
      <w:r>
        <w:t>,</w:t>
      </w:r>
      <w:proofErr w:type="gramEnd"/>
      <w:r>
        <w:t xml:space="preserve"> </w:t>
      </w:r>
      <w:proofErr w:type="spellStart"/>
      <w:r>
        <w:t>firocoxib</w:t>
      </w:r>
      <w:proofErr w:type="spellEnd"/>
      <w:r>
        <w:t xml:space="preserve"> (1 dog) and 1 dog did not receive NSAID therapy due to pre-existing gastrointestinal disease. The median duration of treatment was 70 days (range 7-686). Seven dogs received treatment for over twelve months. </w:t>
      </w:r>
    </w:p>
    <w:p w14:paraId="203E2770" w14:textId="50796210" w:rsidR="001E64BF" w:rsidRDefault="00F11907" w:rsidP="00160D06">
      <w:pPr>
        <w:spacing w:line="480" w:lineRule="auto"/>
        <w:jc w:val="both"/>
      </w:pPr>
      <w:r>
        <w:t>Toxicity occurred in 32 out of 65 dogs</w:t>
      </w:r>
      <w:r w:rsidR="000128F7">
        <w:t xml:space="preserve"> (figure 2)</w:t>
      </w:r>
      <w:r>
        <w:t xml:space="preserve">. The most common toxicity was </w:t>
      </w:r>
      <w:proofErr w:type="gramStart"/>
      <w:r w:rsidR="006B223C">
        <w:t>SHC</w:t>
      </w:r>
      <w:r>
        <w:t xml:space="preserve"> which</w:t>
      </w:r>
      <w:proofErr w:type="gramEnd"/>
      <w:r>
        <w:t xml:space="preserve"> occurred in 16 dogs, based on documentation of haematuria and a negative urine culture.</w:t>
      </w:r>
      <w:r w:rsidR="001F0556">
        <w:t xml:space="preserve"> Six of the dogs developed clinical signs of cystitis including dysuria, </w:t>
      </w:r>
      <w:proofErr w:type="spellStart"/>
      <w:r w:rsidR="001F0556">
        <w:t>pollak</w:t>
      </w:r>
      <w:r w:rsidR="0072424F">
        <w:t>i</w:t>
      </w:r>
      <w:r w:rsidR="001F0556">
        <w:t>uria</w:t>
      </w:r>
      <w:proofErr w:type="spellEnd"/>
      <w:r w:rsidR="001F0556">
        <w:t xml:space="preserve"> and </w:t>
      </w:r>
      <w:proofErr w:type="spellStart"/>
      <w:r w:rsidR="001F0556">
        <w:t>nocturia</w:t>
      </w:r>
      <w:proofErr w:type="spellEnd"/>
      <w:r w:rsidR="001F0556">
        <w:t xml:space="preserve">. In these six </w:t>
      </w:r>
      <w:proofErr w:type="gramStart"/>
      <w:r w:rsidR="001F0556">
        <w:t>dogs</w:t>
      </w:r>
      <w:proofErr w:type="gramEnd"/>
      <w:r w:rsidR="001F0556">
        <w:t xml:space="preserve"> the clinical signs persisted for a median of three months (range 1-8). In two dogs, the clinical signs develo</w:t>
      </w:r>
      <w:r w:rsidR="006B223C">
        <w:t>ped after microscopic haematuria</w:t>
      </w:r>
      <w:r w:rsidR="001F0556">
        <w:t xml:space="preserve"> </w:t>
      </w:r>
      <w:proofErr w:type="gramStart"/>
      <w:r w:rsidR="001F0556">
        <w:t>was detected</w:t>
      </w:r>
      <w:proofErr w:type="gramEnd"/>
      <w:r w:rsidR="001F0556">
        <w:t xml:space="preserve"> and cyclophosphamide therapy was </w:t>
      </w:r>
      <w:r w:rsidR="001F0556">
        <w:lastRenderedPageBreak/>
        <w:t>withdrawn.</w:t>
      </w:r>
      <w:r>
        <w:t xml:space="preserve"> </w:t>
      </w:r>
      <w:r w:rsidR="00EB06EA">
        <w:t xml:space="preserve">Four of the six dogs received therapy for SHC including </w:t>
      </w:r>
      <w:r w:rsidR="00EF0349" w:rsidRPr="00EF0349">
        <w:t xml:space="preserve">N-acetyl D-glucosamine </w:t>
      </w:r>
      <w:r w:rsidR="00EB06EA">
        <w:t>(</w:t>
      </w:r>
      <w:proofErr w:type="spellStart"/>
      <w:r w:rsidR="00EB06EA">
        <w:t>Cystaid</w:t>
      </w:r>
      <w:proofErr w:type="spellEnd"/>
      <w:r w:rsidR="00EF0349">
        <w:t>®</w:t>
      </w:r>
      <w:r w:rsidR="00EB06EA">
        <w:t xml:space="preserve">, </w:t>
      </w:r>
      <w:proofErr w:type="spellStart"/>
      <w:r w:rsidR="00EF0349">
        <w:t>VetPlus</w:t>
      </w:r>
      <w:proofErr w:type="spellEnd"/>
      <w:r w:rsidR="00EB06EA">
        <w:t xml:space="preserve">) in 3 dogs and </w:t>
      </w:r>
      <w:proofErr w:type="spellStart"/>
      <w:r w:rsidR="00EB06EA">
        <w:t>intravesicular</w:t>
      </w:r>
      <w:proofErr w:type="spellEnd"/>
      <w:r w:rsidR="00EB06EA">
        <w:t xml:space="preserve"> dimethyl </w:t>
      </w:r>
      <w:proofErr w:type="spellStart"/>
      <w:r w:rsidR="00EB06EA">
        <w:t>sulfoxide</w:t>
      </w:r>
      <w:proofErr w:type="spellEnd"/>
      <w:r w:rsidR="00EB06EA">
        <w:t xml:space="preserve"> (DMSO) in one dog. </w:t>
      </w:r>
      <w:r>
        <w:t xml:space="preserve">In all </w:t>
      </w:r>
      <w:proofErr w:type="gramStart"/>
      <w:r>
        <w:t>dogs</w:t>
      </w:r>
      <w:proofErr w:type="gramEnd"/>
      <w:r>
        <w:t xml:space="preserve"> cyclophosphamide was discontinued on the discovery of haematuria</w:t>
      </w:r>
      <w:r w:rsidR="00F46837">
        <w:t xml:space="preserve">, and for the dogs with no clinical signs of cystitis </w:t>
      </w:r>
      <w:r w:rsidR="00942F91">
        <w:t>no treatment was given for the cystitis.</w:t>
      </w:r>
      <w:r w:rsidR="00432A2C">
        <w:t xml:space="preserve"> </w:t>
      </w:r>
      <w:r w:rsidR="001F0556">
        <w:t xml:space="preserve">The median time to development of SHC was 110 days (range 7-686). </w:t>
      </w:r>
    </w:p>
    <w:p w14:paraId="0B7BB2EE" w14:textId="54194B4E" w:rsidR="00F11907" w:rsidRDefault="007E4175" w:rsidP="00160D06">
      <w:pPr>
        <w:spacing w:line="480" w:lineRule="auto"/>
        <w:jc w:val="both"/>
      </w:pPr>
      <w:r>
        <w:t>Twelve</w:t>
      </w:r>
      <w:r w:rsidR="00F11907">
        <w:t xml:space="preserve"> out of 65 dogs had some form of gastro-intestinal </w:t>
      </w:r>
      <w:proofErr w:type="gramStart"/>
      <w:r w:rsidR="00F11907">
        <w:t>toxicity which</w:t>
      </w:r>
      <w:proofErr w:type="gramEnd"/>
      <w:r w:rsidR="00F11907">
        <w:t xml:space="preserve"> in all cases was attributed to the NSAID rather than cyclophosphamide treatment</w:t>
      </w:r>
      <w:r w:rsidR="00A95CB0">
        <w:t>,</w:t>
      </w:r>
      <w:r w:rsidR="00197BE8">
        <w:t xml:space="preserve"> as the signs resolved on cessation of the NSAID while cyclophosphamide treatment continued</w:t>
      </w:r>
      <w:r w:rsidR="00A95CB0">
        <w:t>.</w:t>
      </w:r>
      <w:r w:rsidR="00F11907">
        <w:t xml:space="preserve"> Four dogs had VCOG grade I-II small intestinal diarrhoea while six dogs developed VCOG grade I-II vomiting. One dog became </w:t>
      </w:r>
      <w:proofErr w:type="spellStart"/>
      <w:r w:rsidR="00F11907">
        <w:t>inappetent</w:t>
      </w:r>
      <w:proofErr w:type="spellEnd"/>
      <w:r w:rsidR="00F11907">
        <w:t xml:space="preserve">. None of the dogs required hospitalisation and in all </w:t>
      </w:r>
      <w:proofErr w:type="gramStart"/>
      <w:r w:rsidR="00F11907">
        <w:t>cases</w:t>
      </w:r>
      <w:proofErr w:type="gramEnd"/>
      <w:r w:rsidR="00F11907">
        <w:t xml:space="preserve"> the signs resolved with symptomatic therapy. However</w:t>
      </w:r>
      <w:r w:rsidR="004176A6">
        <w:t>,</w:t>
      </w:r>
      <w:r w:rsidR="00F11907">
        <w:t xml:space="preserve"> in two cases of vomiting the owners elected to discontinue therapy. </w:t>
      </w:r>
      <w:r>
        <w:t xml:space="preserve">One dog developed a suspected gastric ulcer (based on clinical signs and ultrasonography) which resolved with symptomatic therapy. </w:t>
      </w:r>
      <w:r w:rsidR="007C5F6F">
        <w:t>Concerning</w:t>
      </w:r>
      <w:r w:rsidR="00F11907">
        <w:t xml:space="preserve"> other toxicity, four dogs developed </w:t>
      </w:r>
      <w:r w:rsidR="000742FE">
        <w:t>suspected bacterial</w:t>
      </w:r>
      <w:r w:rsidR="004176A6">
        <w:t xml:space="preserve"> </w:t>
      </w:r>
      <w:r w:rsidR="00F11907">
        <w:t xml:space="preserve">infections during treatment (one case each of lymphadenitis, cutaneous lesions, abscesses and septic </w:t>
      </w:r>
      <w:proofErr w:type="spellStart"/>
      <w:r w:rsidR="00F11907">
        <w:t>cholecystitis</w:t>
      </w:r>
      <w:proofErr w:type="spellEnd"/>
      <w:r w:rsidR="00F11907">
        <w:t>). One dog als</w:t>
      </w:r>
      <w:r w:rsidR="007C5F6F">
        <w:t>o developed severe (VCOG grade 3</w:t>
      </w:r>
      <w:r w:rsidR="00F11907">
        <w:t xml:space="preserve">) </w:t>
      </w:r>
      <w:proofErr w:type="gramStart"/>
      <w:r w:rsidR="00F11907">
        <w:t>proteinuria which</w:t>
      </w:r>
      <w:proofErr w:type="gramEnd"/>
      <w:r w:rsidR="00F11907">
        <w:t xml:space="preserve"> improved on cessation of therapy. </w:t>
      </w:r>
      <w:proofErr w:type="spellStart"/>
      <w:r w:rsidR="00330073">
        <w:t>Myelotoxicity</w:t>
      </w:r>
      <w:proofErr w:type="spellEnd"/>
      <w:r w:rsidR="00330073">
        <w:t xml:space="preserve"> </w:t>
      </w:r>
      <w:proofErr w:type="gramStart"/>
      <w:r w:rsidR="00330073">
        <w:t>was not detected</w:t>
      </w:r>
      <w:proofErr w:type="gramEnd"/>
      <w:r w:rsidR="00330073">
        <w:t xml:space="preserve"> in any of the dogs. </w:t>
      </w:r>
    </w:p>
    <w:p w14:paraId="4FD9BFAF" w14:textId="77777777" w:rsidR="007C5F6F" w:rsidRDefault="007C5F6F" w:rsidP="00160D06">
      <w:pPr>
        <w:spacing w:line="480" w:lineRule="auto"/>
        <w:jc w:val="both"/>
      </w:pPr>
    </w:p>
    <w:p w14:paraId="6F9B7F41" w14:textId="77777777" w:rsidR="007C5F6F" w:rsidRDefault="007C5F6F" w:rsidP="00160D06">
      <w:pPr>
        <w:spacing w:line="480" w:lineRule="auto"/>
        <w:jc w:val="both"/>
        <w:rPr>
          <w:b/>
        </w:rPr>
      </w:pPr>
      <w:r>
        <w:rPr>
          <w:b/>
        </w:rPr>
        <w:t>Discussion</w:t>
      </w:r>
    </w:p>
    <w:p w14:paraId="3B6DC2EB" w14:textId="4D2A7118" w:rsidR="00A95CB0" w:rsidRDefault="007C5F6F" w:rsidP="00160D06">
      <w:pPr>
        <w:spacing w:line="480" w:lineRule="auto"/>
        <w:jc w:val="both"/>
      </w:pPr>
      <w:r>
        <w:t>The results of the study have reported a relatively high incidence of toxicity (49%) for dogs treated with metronomic doses of cyclophosphamide</w:t>
      </w:r>
      <w:r w:rsidR="00CC6D89">
        <w:t>, though these toxicities were generally low grade and often had minimal expected impact on quality of life</w:t>
      </w:r>
      <w:r>
        <w:t>. Almost 25% of dogs developed sterile haemorrhagic cystitis, which is a high</w:t>
      </w:r>
      <w:r w:rsidR="002D5254">
        <w:t>er</w:t>
      </w:r>
      <w:r>
        <w:t xml:space="preserve"> incidence than has previously been reported</w:t>
      </w:r>
      <w:r w:rsidR="00DF2989">
        <w:t xml:space="preserve"> in similar sized cohorts</w:t>
      </w:r>
      <w:proofErr w:type="gramStart"/>
      <w:r>
        <w:t>..</w:t>
      </w:r>
      <w:proofErr w:type="gramEnd"/>
      <w:r>
        <w:t xml:space="preserve"> </w:t>
      </w:r>
      <w:r w:rsidR="00DF2989">
        <w:t xml:space="preserve">Only one study has reported a similar incidence although it involved </w:t>
      </w:r>
      <w:r w:rsidR="00A95CB0">
        <w:t>only nine</w:t>
      </w:r>
      <w:r w:rsidR="00DF2989">
        <w:t xml:space="preserve"> dogs and non-standard doses of metronomic cyclophosphamide. Routine urine dipstick </w:t>
      </w:r>
      <w:proofErr w:type="gramStart"/>
      <w:r w:rsidR="00DF2989">
        <w:t xml:space="preserve">was also not </w:t>
      </w:r>
      <w:r w:rsidR="00DF2989">
        <w:lastRenderedPageBreak/>
        <w:t>performed</w:t>
      </w:r>
      <w:proofErr w:type="gramEnd"/>
      <w:r w:rsidR="00DF2989">
        <w:t xml:space="preserve"> in this study </w:t>
      </w:r>
      <w:r w:rsidR="00DF2989">
        <w:fldChar w:fldCharType="begin">
          <w:fldData xml:space="preserve">PEVuZE5vdGU+PENpdGU+PEF1dGhvcj5MYW5hPC9BdXRob3I+PFllYXI+MjAwNzwvWWVhcj48UmVj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</w:fldData>
        </w:fldChar>
      </w:r>
      <w:r w:rsidR="00DF2989">
        <w:instrText xml:space="preserve"> ADDIN EN.CITE </w:instrText>
      </w:r>
      <w:r w:rsidR="00DF2989">
        <w:fldChar w:fldCharType="begin">
          <w:fldData xml:space="preserve">PEVuZE5vdGU+PENpdGU+PEF1dGhvcj5MYW5hPC9BdXRob3I+PFllYXI+MjAwNzwvWWVhcj48UmVj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</w:fldData>
        </w:fldChar>
      </w:r>
      <w:r w:rsidR="00DF2989">
        <w:instrText xml:space="preserve"> ADDIN EN.CITE.DATA </w:instrText>
      </w:r>
      <w:r w:rsidR="00DF2989">
        <w:fldChar w:fldCharType="end"/>
      </w:r>
      <w:r w:rsidR="00DF2989">
        <w:fldChar w:fldCharType="separate"/>
      </w:r>
      <w:r w:rsidR="00DF2989">
        <w:rPr>
          <w:noProof/>
        </w:rPr>
        <w:t>(</w:t>
      </w:r>
      <w:hyperlink w:anchor="_ENREF_19" w:tooltip="Lana, 2007 #41" w:history="1">
        <w:r w:rsidR="00DF2989">
          <w:rPr>
            <w:noProof/>
          </w:rPr>
          <w:t>Lana and others 2007</w:t>
        </w:r>
      </w:hyperlink>
      <w:r w:rsidR="00DF2989">
        <w:rPr>
          <w:noProof/>
        </w:rPr>
        <w:t>)</w:t>
      </w:r>
      <w:r w:rsidR="00DF2989">
        <w:fldChar w:fldCharType="end"/>
      </w:r>
      <w:r w:rsidR="00DF2989">
        <w:t xml:space="preserve">. </w:t>
      </w:r>
      <w:r>
        <w:t>In human medicine</w:t>
      </w:r>
      <w:r w:rsidR="002703EA">
        <w:t>,</w:t>
      </w:r>
      <w:r>
        <w:t xml:space="preserve"> length of treatment </w:t>
      </w:r>
      <w:r w:rsidR="00AD7C2C">
        <w:t xml:space="preserve">with low-dose cyclophosphamide </w:t>
      </w:r>
      <w:r>
        <w:t>has been associated with the development of SHC</w:t>
      </w:r>
      <w:r w:rsidR="00AD7C2C">
        <w:t xml:space="preserve"> </w:t>
      </w:r>
      <w:r w:rsidR="00930AF9">
        <w:fldChar w:fldCharType="begin">
          <w:fldData xml:space="preserve">PEVuZE5vdGU+PENpdGU+PEF1dGhvcj5ZaWxtYXo8L0F1dGhvcj48WWVhcj4yMDE1PC9ZZWFyPjxS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MTY2MS02PC9wYWdlcz48dm9s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ZaWxtYXo8L0F1dGhvcj48WWVhcj4yMDE1PC9ZZWFyPjxS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MTY2MS02PC9wYWdlcz48dm9s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29" w:tooltip="Yilmaz, 2015 #31" w:history="1">
        <w:r w:rsidR="00DF2989">
          <w:rPr>
            <w:noProof/>
          </w:rPr>
          <w:t>Yilmaz and others 2015</w:t>
        </w:r>
      </w:hyperlink>
      <w:r w:rsidR="00056A85">
        <w:rPr>
          <w:noProof/>
        </w:rPr>
        <w:t>)</w:t>
      </w:r>
      <w:r w:rsidR="00930AF9">
        <w:fldChar w:fldCharType="end"/>
      </w:r>
      <w:r>
        <w:t xml:space="preserve">. </w:t>
      </w:r>
      <w:r w:rsidR="00AD7C2C">
        <w:t xml:space="preserve">This </w:t>
      </w:r>
      <w:proofErr w:type="gramStart"/>
      <w:r w:rsidR="00AD7C2C">
        <w:t>has also been shown</w:t>
      </w:r>
      <w:proofErr w:type="gramEnd"/>
      <w:r w:rsidR="00AD7C2C">
        <w:t xml:space="preserve"> in dogs receiving MTD cyclophosphamide for lymphoma </w:t>
      </w:r>
      <w:r w:rsidR="00930AF9">
        <w:fldChar w:fldCharType="begin">
          <w:fldData xml:space="preserve">PEVuZE5vdGU+PENpdGU+PEF1dGhvcj5HYWV0YTwvQXV0aG9yPjxZZWFyPjIwMTQ8L1llYXI+PFJl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HYWV0YTwvQXV0aG9yPjxZZWFyPjIwMTQ8L1llYXI+PFJl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13" w:tooltip="Gaeta, 2014 #29" w:history="1">
        <w:r w:rsidR="00DF2989">
          <w:rPr>
            <w:noProof/>
          </w:rPr>
          <w:t>Gaeta and others 2014</w:t>
        </w:r>
      </w:hyperlink>
      <w:r w:rsidR="00056A85">
        <w:rPr>
          <w:noProof/>
        </w:rPr>
        <w:t>)</w:t>
      </w:r>
      <w:r w:rsidR="00930AF9">
        <w:fldChar w:fldCharType="end"/>
      </w:r>
      <w:r w:rsidR="00AD7C2C">
        <w:t xml:space="preserve">. </w:t>
      </w:r>
      <w:r>
        <w:t xml:space="preserve">It is unclear why the incidence of SHC was higher in this study compared with those previously reported although it may be due to the </w:t>
      </w:r>
      <w:r w:rsidR="001E7709" w:rsidRPr="001E7709">
        <w:t>more vigilant monitoring for haematuria by owners and clinicians than in other studies</w:t>
      </w:r>
      <w:r w:rsidR="001E7709">
        <w:t>.</w:t>
      </w:r>
      <w:r w:rsidR="00AD5641">
        <w:t xml:space="preserve"> </w:t>
      </w:r>
      <w:proofErr w:type="gramStart"/>
      <w:r w:rsidR="00AD5641">
        <w:t>Pr</w:t>
      </w:r>
      <w:r w:rsidR="0003777E">
        <w:t>evious studies have reported SHC</w:t>
      </w:r>
      <w:r w:rsidR="00AD5641">
        <w:t xml:space="preserve"> only when the dog has shown clinical signs and indeed in this study the majority of </w:t>
      </w:r>
      <w:r w:rsidR="002D5254">
        <w:t>dogs</w:t>
      </w:r>
      <w:r w:rsidR="004F45FD">
        <w:t xml:space="preserve"> (10/16)</w:t>
      </w:r>
      <w:r w:rsidR="002D5254">
        <w:t xml:space="preserve"> that</w:t>
      </w:r>
      <w:r w:rsidR="00AD5641">
        <w:t xml:space="preserve"> developed SHC did not show clinical signs of </w:t>
      </w:r>
      <w:proofErr w:type="spellStart"/>
      <w:r w:rsidR="00AD5641">
        <w:t>stranguria</w:t>
      </w:r>
      <w:proofErr w:type="spellEnd"/>
      <w:r w:rsidR="00AD5641">
        <w:t xml:space="preserve"> or </w:t>
      </w:r>
      <w:proofErr w:type="spellStart"/>
      <w:r w:rsidR="00AD5641">
        <w:t>pollak</w:t>
      </w:r>
      <w:r w:rsidR="0072424F">
        <w:t>i</w:t>
      </w:r>
      <w:r w:rsidR="00AD5641">
        <w:t>uria</w:t>
      </w:r>
      <w:proofErr w:type="spellEnd"/>
      <w:r w:rsidR="00AD5641">
        <w:t>.</w:t>
      </w:r>
      <w:proofErr w:type="gramEnd"/>
      <w:r w:rsidR="00AD5641">
        <w:t xml:space="preserve"> The</w:t>
      </w:r>
      <w:r w:rsidR="004F45FD">
        <w:t>se</w:t>
      </w:r>
      <w:r w:rsidR="00AD5641">
        <w:t xml:space="preserve"> cases </w:t>
      </w:r>
      <w:proofErr w:type="gramStart"/>
      <w:r w:rsidR="00AD5641">
        <w:t>were diagnosed</w:t>
      </w:r>
      <w:proofErr w:type="gramEnd"/>
      <w:r w:rsidR="00AD5641">
        <w:t xml:space="preserve"> with SHC based on the presence of microscopic or macroscopic haematuria in the </w:t>
      </w:r>
      <w:r w:rsidR="002D5254">
        <w:t>absence</w:t>
      </w:r>
      <w:r w:rsidR="00AD5641">
        <w:t xml:space="preserve"> of bacterial infection. </w:t>
      </w:r>
      <w:r w:rsidR="00F46837">
        <w:t xml:space="preserve">Urinary bladder ultrasound was not performed in every case and we cannot exclude other potential causes of haematuria e.g. </w:t>
      </w:r>
      <w:proofErr w:type="spellStart"/>
      <w:r w:rsidR="00F46837">
        <w:t>urolithiasis</w:t>
      </w:r>
      <w:proofErr w:type="spellEnd"/>
      <w:r w:rsidR="00A95CB0">
        <w:t xml:space="preserve">, though most cases had long follow up and co-morbidities would likely have become apparent. </w:t>
      </w:r>
      <w:r w:rsidR="00F46837">
        <w:t xml:space="preserve"> </w:t>
      </w:r>
      <w:r w:rsidR="00A95CB0">
        <w:t xml:space="preserve"> </w:t>
      </w:r>
    </w:p>
    <w:p w14:paraId="7CDB9732" w14:textId="77777777" w:rsidR="007B1D0C" w:rsidRDefault="00AD5641" w:rsidP="00160D06">
      <w:pPr>
        <w:spacing w:line="480" w:lineRule="auto"/>
        <w:jc w:val="both"/>
      </w:pPr>
      <w:r>
        <w:t xml:space="preserve">In </w:t>
      </w:r>
      <w:proofErr w:type="gramStart"/>
      <w:r>
        <w:t>man</w:t>
      </w:r>
      <w:proofErr w:type="gramEnd"/>
      <w:r>
        <w:t xml:space="preserve"> SHC is known to be a spectrum of disease and the presence of haematuria is significant due to the deleterious effects of </w:t>
      </w:r>
      <w:proofErr w:type="spellStart"/>
      <w:r>
        <w:t>acrolein</w:t>
      </w:r>
      <w:proofErr w:type="spellEnd"/>
      <w:r>
        <w:t xml:space="preserve"> on the bladder mucosa. Given the potentially deleterious effects of clinical SHC on canine quality of </w:t>
      </w:r>
      <w:proofErr w:type="gramStart"/>
      <w:r>
        <w:t>life</w:t>
      </w:r>
      <w:proofErr w:type="gramEnd"/>
      <w:r>
        <w:t xml:space="preserve"> we would recommend close monitoring for haem</w:t>
      </w:r>
      <w:r w:rsidR="002D5254">
        <w:t>a</w:t>
      </w:r>
      <w:r>
        <w:t xml:space="preserve">turia in dogs treated with metronomic cyclophosphamide. </w:t>
      </w:r>
      <w:r w:rsidR="001E7709">
        <w:t xml:space="preserve">Withdrawal of cyclophosphamide appeared to prevent the development of clinical signs in most cases, but </w:t>
      </w:r>
      <w:r w:rsidR="004F45FD">
        <w:t xml:space="preserve">the development of clinical signs in two dogs following the withdrawal of cyclophosphamide is of concern and warrants prompt action on the discovery of microscopic haematuria. </w:t>
      </w:r>
    </w:p>
    <w:p w14:paraId="0F44539A" w14:textId="66998BDE" w:rsidR="007B1D0C" w:rsidRDefault="007B1D0C" w:rsidP="00160D06">
      <w:pPr>
        <w:spacing w:line="480" w:lineRule="auto"/>
        <w:jc w:val="both"/>
      </w:pPr>
      <w:r>
        <w:t xml:space="preserve">Gastro-intestinal side effects </w:t>
      </w:r>
      <w:proofErr w:type="gramStart"/>
      <w:r>
        <w:t>were also encountered</w:t>
      </w:r>
      <w:proofErr w:type="gramEnd"/>
      <w:r>
        <w:t xml:space="preserve"> in this </w:t>
      </w:r>
      <w:r w:rsidR="0007114A">
        <w:t>study</w:t>
      </w:r>
      <w:r w:rsidR="001E7709">
        <w:t>,</w:t>
      </w:r>
      <w:r w:rsidR="0007114A">
        <w:t xml:space="preserve"> </w:t>
      </w:r>
      <w:r w:rsidR="001E7709">
        <w:t>and</w:t>
      </w:r>
      <w:r>
        <w:t xml:space="preserve"> were attributed to the non-steroidal anti-inflammatory medication. Both </w:t>
      </w:r>
      <w:r w:rsidR="006B77B4">
        <w:t>meloxicam</w:t>
      </w:r>
      <w:r>
        <w:t xml:space="preserve"> and </w:t>
      </w:r>
      <w:proofErr w:type="spellStart"/>
      <w:r>
        <w:t>piroxicam</w:t>
      </w:r>
      <w:proofErr w:type="spellEnd"/>
      <w:r>
        <w:t xml:space="preserve"> are reported to cause vomiting and diarrhoea – the incidence of gastrointestinal side effects in dogs chronically receiving meloxicam is reported to be between </w:t>
      </w:r>
      <w:r w:rsidR="0072424F">
        <w:t>7.6</w:t>
      </w:r>
      <w:r>
        <w:t xml:space="preserve"> and </w:t>
      </w:r>
      <w:r w:rsidR="0072424F">
        <w:t>10.%</w:t>
      </w:r>
      <w:r>
        <w:t xml:space="preserve">% </w:t>
      </w:r>
      <w:r w:rsidR="00930AF9">
        <w:fldChar w:fldCharType="begin">
          <w:fldData xml:space="preserve">PEVuZE5vdGU+PENpdGU+PEF1dGhvcj5XZXJuaGFtPC9BdXRob3I+PFllYXI+MjAxMTwvWWVhcj48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==
</w:fldData>
        </w:fldChar>
      </w:r>
      <w:r w:rsidR="000E6690">
        <w:instrText xml:space="preserve"> ADDIN EN.CITE </w:instrText>
      </w:r>
      <w:r w:rsidR="000E6690">
        <w:fldChar w:fldCharType="begin">
          <w:fldData xml:space="preserve">PEVuZE5vdGU+PENpdGU+PEF1dGhvcj5XZXJuaGFtPC9BdXRob3I+PFllYXI+MjAxMTwvWWVhcj48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==
</w:fldData>
        </w:fldChar>
      </w:r>
      <w:r w:rsidR="000E6690">
        <w:instrText xml:space="preserve"> ADDIN EN.CITE.DATA </w:instrText>
      </w:r>
      <w:r w:rsidR="000E6690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10" w:tooltip="Doig, 2000 #11" w:history="1">
        <w:r w:rsidR="00DF2989">
          <w:rPr>
            <w:noProof/>
          </w:rPr>
          <w:t>Doig and others 2000</w:t>
        </w:r>
      </w:hyperlink>
      <w:r w:rsidR="00056A85">
        <w:rPr>
          <w:noProof/>
        </w:rPr>
        <w:t xml:space="preserve">, </w:t>
      </w:r>
      <w:hyperlink w:anchor="_ENREF_28" w:tooltip="Wernham, 2011 #10" w:history="1">
        <w:r w:rsidR="00DF2989">
          <w:rPr>
            <w:noProof/>
          </w:rPr>
          <w:t>Wernham and others 2011</w:t>
        </w:r>
      </w:hyperlink>
      <w:r w:rsidR="00056A85">
        <w:rPr>
          <w:noProof/>
        </w:rPr>
        <w:t>)</w:t>
      </w:r>
      <w:r w:rsidR="00930AF9">
        <w:fldChar w:fldCharType="end"/>
      </w:r>
      <w:r>
        <w:t xml:space="preserve">. </w:t>
      </w:r>
      <w:r w:rsidR="007C5F6F">
        <w:t xml:space="preserve"> </w:t>
      </w:r>
      <w:r w:rsidR="0007114A">
        <w:t xml:space="preserve">The incidence of gastrointestinal side effects in this study (16.9%) </w:t>
      </w:r>
      <w:proofErr w:type="gramStart"/>
      <w:r w:rsidR="0007114A">
        <w:t>would therefore be expected</w:t>
      </w:r>
      <w:proofErr w:type="gramEnd"/>
      <w:r w:rsidR="0007114A">
        <w:t xml:space="preserve"> and the addition of cyclophosphamide does not seem to </w:t>
      </w:r>
      <w:r w:rsidR="00DF2989">
        <w:t xml:space="preserve">significantly </w:t>
      </w:r>
      <w:r w:rsidR="0007114A">
        <w:t xml:space="preserve">increase the risk of </w:t>
      </w:r>
      <w:r w:rsidR="0007114A">
        <w:lastRenderedPageBreak/>
        <w:t>developing gastrointestinal toxicity.</w:t>
      </w:r>
      <w:r w:rsidR="00DF2989">
        <w:t xml:space="preserve"> We cannot however completely exclude cyclophosphamide as a cause of vomiting and diarrhoea</w:t>
      </w:r>
      <w:r w:rsidR="0007114A">
        <w:t xml:space="preserve"> </w:t>
      </w:r>
      <w:r w:rsidR="00DF2989">
        <w:t xml:space="preserve">in our cohort due to the retrospective nature of the study and the concomitant administration of both drugs.  </w:t>
      </w:r>
      <w:r w:rsidR="0007114A">
        <w:t>In the majority of dogs that developed gastrointestinal toxicity</w:t>
      </w:r>
      <w:r w:rsidR="0044246B">
        <w:t>,</w:t>
      </w:r>
      <w:r w:rsidR="0007114A">
        <w:t xml:space="preserve"> the signs resolved with a break from the NSAID medication</w:t>
      </w:r>
      <w:r w:rsidR="0072424F">
        <w:t xml:space="preserve"> (whilst continuing cyclophosphamide)</w:t>
      </w:r>
      <w:r w:rsidR="0007114A">
        <w:t xml:space="preserve"> and the treatment </w:t>
      </w:r>
      <w:proofErr w:type="gramStart"/>
      <w:r w:rsidR="0007114A">
        <w:t>could subsequently be restarted</w:t>
      </w:r>
      <w:proofErr w:type="gramEnd"/>
      <w:r w:rsidR="0007114A">
        <w:t xml:space="preserve">. </w:t>
      </w:r>
      <w:proofErr w:type="gramStart"/>
      <w:r w:rsidR="0007114A">
        <w:t>However</w:t>
      </w:r>
      <w:proofErr w:type="gramEnd"/>
      <w:r w:rsidR="0007114A">
        <w:t xml:space="preserve"> in two dogs the owners elected to discontinue metronomic chemotherapy due the incidence of gastro-intestinal side effects and owners should be properly counselled prior to the start of treatment regarding the possible risk of this toxicity. </w:t>
      </w:r>
    </w:p>
    <w:p w14:paraId="4B47E6EE" w14:textId="44BD2F02" w:rsidR="0007114A" w:rsidRDefault="0007114A" w:rsidP="00160D06">
      <w:pPr>
        <w:spacing w:line="480" w:lineRule="auto"/>
        <w:jc w:val="both"/>
      </w:pPr>
      <w:r>
        <w:t xml:space="preserve"> </w:t>
      </w:r>
      <w:r w:rsidR="00DF2989">
        <w:t>F</w:t>
      </w:r>
      <w:r>
        <w:t xml:space="preserve">our dogs developed </w:t>
      </w:r>
      <w:r w:rsidR="006B77B4">
        <w:t>non-urinary tract</w:t>
      </w:r>
      <w:r>
        <w:t xml:space="preserve"> </w:t>
      </w:r>
      <w:r w:rsidR="006B77B4">
        <w:t xml:space="preserve">bacterial </w:t>
      </w:r>
      <w:r>
        <w:t>infection</w:t>
      </w:r>
      <w:r w:rsidR="006B77B4">
        <w:t>s</w:t>
      </w:r>
      <w:r>
        <w:t xml:space="preserve"> while receiving </w:t>
      </w:r>
      <w:proofErr w:type="gramStart"/>
      <w:r>
        <w:t>treatment which is a side effect</w:t>
      </w:r>
      <w:proofErr w:type="gramEnd"/>
      <w:r>
        <w:t xml:space="preserve"> not previously reported. In man there are reports of patients developing infections which are presumed to be secondary to immunosuppression although these are infrequent </w:t>
      </w:r>
      <w:r w:rsidR="006B77B4">
        <w:t>considering</w:t>
      </w:r>
      <w:r>
        <w:t xml:space="preserve"> the numbers of patients treated with metronomic chemotherapy </w:t>
      </w:r>
      <w:r w:rsidR="00930AF9">
        <w:fldChar w:fldCharType="begin">
          <w:fldData xml:space="preserve">PEVuZE5vdGU+PENpdGU+PEF1dGhvcj5Lb25nPC9BdXRob3I+PFllYXI+MjAxMDwvWWVhcj48UmVj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Lb25nPC9BdXRob3I+PFllYXI+MjAxMDwvWWVhcj48UmVj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17" w:tooltip="Kong, 2010 #12" w:history="1">
        <w:r w:rsidR="00DF2989">
          <w:rPr>
            <w:noProof/>
          </w:rPr>
          <w:t>Kong and others 2010</w:t>
        </w:r>
      </w:hyperlink>
      <w:r w:rsidR="00056A85">
        <w:rPr>
          <w:noProof/>
        </w:rPr>
        <w:t xml:space="preserve">, </w:t>
      </w:r>
      <w:hyperlink w:anchor="_ENREF_24" w:tooltip="Reardon, 2009 #13" w:history="1">
        <w:r w:rsidR="00DF2989">
          <w:rPr>
            <w:noProof/>
          </w:rPr>
          <w:t>Reardon and others 2009</w:t>
        </w:r>
      </w:hyperlink>
      <w:r w:rsidR="00056A85">
        <w:rPr>
          <w:noProof/>
        </w:rPr>
        <w:t>)</w:t>
      </w:r>
      <w:r w:rsidR="00930AF9">
        <w:fldChar w:fldCharType="end"/>
      </w:r>
      <w:r w:rsidR="00B45E35">
        <w:t xml:space="preserve"> and often involve </w:t>
      </w:r>
      <w:r w:rsidR="006B77B4">
        <w:t xml:space="preserve">patients receiving </w:t>
      </w:r>
      <w:r w:rsidR="00B45E35">
        <w:t xml:space="preserve">more </w:t>
      </w:r>
      <w:proofErr w:type="spellStart"/>
      <w:r w:rsidR="00B45E35">
        <w:t>myelosuppressive</w:t>
      </w:r>
      <w:proofErr w:type="spellEnd"/>
      <w:r w:rsidR="00B45E35">
        <w:t xml:space="preserve"> drugs. Two studies regarding metronomic cyclophosphamide in geriatric human patients did not report infection as a potential side effect </w:t>
      </w:r>
      <w:r w:rsidR="00930AF9">
        <w:fldChar w:fldCharType="begin">
          <w:fldData xml:space="preserve">PEVuZE5vdGU+PENpdGU+PEF1dGhvcj5Cb3JuZTwvQXV0aG9yPjxZZWFyPjIwMTA8L1llYXI+PFJl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</w:fldData>
        </w:fldChar>
      </w:r>
      <w:r w:rsidR="00056A85">
        <w:instrText xml:space="preserve"> ADDIN EN.CITE </w:instrText>
      </w:r>
      <w:r w:rsidR="00056A85">
        <w:fldChar w:fldCharType="begin">
          <w:fldData xml:space="preserve">PEVuZE5vdGU+PENpdGU+PEF1dGhvcj5Cb3JuZTwvQXV0aG9yPjxZZWFyPjIwMTA8L1llYXI+PFJl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</w:fldData>
        </w:fldChar>
      </w:r>
      <w:r w:rsidR="00056A85">
        <w:instrText xml:space="preserve"> ADDIN EN.CITE.DATA </w:instrText>
      </w:r>
      <w:r w:rsidR="00056A85">
        <w:fldChar w:fldCharType="end"/>
      </w:r>
      <w:r w:rsidR="00930AF9">
        <w:fldChar w:fldCharType="separate"/>
      </w:r>
      <w:r w:rsidR="00056A85">
        <w:rPr>
          <w:noProof/>
        </w:rPr>
        <w:t>(</w:t>
      </w:r>
      <w:hyperlink w:anchor="_ENREF_5" w:tooltip="Borne, 2010 #36" w:history="1">
        <w:r w:rsidR="00DF2989">
          <w:rPr>
            <w:noProof/>
          </w:rPr>
          <w:t>Borne and others 2010</w:t>
        </w:r>
      </w:hyperlink>
      <w:r w:rsidR="00056A85">
        <w:rPr>
          <w:noProof/>
        </w:rPr>
        <w:t xml:space="preserve">, </w:t>
      </w:r>
      <w:hyperlink w:anchor="_ENREF_20" w:tooltip="Mir, 2011 #15" w:history="1">
        <w:r w:rsidR="00DF2989">
          <w:rPr>
            <w:noProof/>
          </w:rPr>
          <w:t>Mir and others 2011</w:t>
        </w:r>
      </w:hyperlink>
      <w:r w:rsidR="00056A85">
        <w:rPr>
          <w:noProof/>
        </w:rPr>
        <w:t>)</w:t>
      </w:r>
      <w:r w:rsidR="00930AF9">
        <w:fldChar w:fldCharType="end"/>
      </w:r>
      <w:r w:rsidR="00B45E35">
        <w:t xml:space="preserve">. </w:t>
      </w:r>
      <w:r w:rsidR="009456EC">
        <w:t xml:space="preserve">None of the dogs in the study developed neutropenia and the infections in these dogs may have been coincidental. </w:t>
      </w:r>
      <w:r w:rsidR="00B45E35">
        <w:t xml:space="preserve">Nevertheless, further investigation </w:t>
      </w:r>
      <w:proofErr w:type="gramStart"/>
      <w:r w:rsidR="00B45E35">
        <w:t>is needed</w:t>
      </w:r>
      <w:proofErr w:type="gramEnd"/>
      <w:r w:rsidR="00B45E35">
        <w:t xml:space="preserve"> to identify whether this is a genuine problem in veterinary patients treated with metronomic chemotherapy. </w:t>
      </w:r>
    </w:p>
    <w:p w14:paraId="207303D7" w14:textId="77777777" w:rsidR="007B1D0C" w:rsidRDefault="007B1D0C" w:rsidP="00160D06">
      <w:pPr>
        <w:spacing w:line="480" w:lineRule="auto"/>
        <w:jc w:val="both"/>
      </w:pPr>
    </w:p>
    <w:p w14:paraId="77671E9A" w14:textId="77777777" w:rsidR="001E478B" w:rsidRDefault="004200A8" w:rsidP="00160D06">
      <w:pPr>
        <w:spacing w:line="480" w:lineRule="auto"/>
        <w:jc w:val="both"/>
        <w:rPr>
          <w:b/>
        </w:rPr>
      </w:pPr>
      <w:r>
        <w:rPr>
          <w:b/>
        </w:rPr>
        <w:t>Conclusions</w:t>
      </w:r>
    </w:p>
    <w:p w14:paraId="4A0DEF6F" w14:textId="28C14C26" w:rsidR="001E478B" w:rsidRDefault="001E478B" w:rsidP="00160D06">
      <w:pPr>
        <w:spacing w:line="480" w:lineRule="auto"/>
        <w:jc w:val="both"/>
      </w:pPr>
      <w:r>
        <w:t xml:space="preserve">The incidence of toxicity in this group of dogs treated with metronomic chemotherapy was higher than previously reported. Gastro-intestinal effects were mild and consistent with those seen in dogs treated for an extended period with a non-steroidal anti-inflammatory drug. The incidence of sterile haemorrhagic cystitis was higher than previously reported which may be due to increased vigilance. </w:t>
      </w:r>
      <w:r>
        <w:lastRenderedPageBreak/>
        <w:t xml:space="preserve">Further studies </w:t>
      </w:r>
      <w:proofErr w:type="gramStart"/>
      <w:r>
        <w:t>are needed</w:t>
      </w:r>
      <w:proofErr w:type="gramEnd"/>
      <w:r>
        <w:t xml:space="preserve"> to assess the possible connection b</w:t>
      </w:r>
      <w:r w:rsidR="0003777E">
        <w:t>etween me</w:t>
      </w:r>
      <w:r>
        <w:t xml:space="preserve">tronomic chemotherapy and opportunistic infection. </w:t>
      </w:r>
    </w:p>
    <w:p w14:paraId="13A747F9" w14:textId="77777777" w:rsidR="0003777E" w:rsidRDefault="0003777E" w:rsidP="00160D06">
      <w:pPr>
        <w:spacing w:line="480" w:lineRule="auto"/>
        <w:jc w:val="both"/>
      </w:pPr>
    </w:p>
    <w:p w14:paraId="75B5716C" w14:textId="71ED1A9F" w:rsidR="001F43E1" w:rsidRPr="001F43E1" w:rsidRDefault="001F43E1" w:rsidP="00160D06">
      <w:pPr>
        <w:spacing w:line="480" w:lineRule="auto"/>
        <w:jc w:val="both"/>
        <w:rPr>
          <w:b/>
        </w:rPr>
      </w:pPr>
      <w:r>
        <w:rPr>
          <w:b/>
        </w:rPr>
        <w:t>Conflict of interest statement</w:t>
      </w:r>
    </w:p>
    <w:p w14:paraId="1380DC59" w14:textId="2FC4DBFD" w:rsidR="004200A8" w:rsidRPr="001F43E1" w:rsidRDefault="001F43E1" w:rsidP="00160D06">
      <w:pPr>
        <w:spacing w:line="480" w:lineRule="auto"/>
        <w:jc w:val="both"/>
      </w:pPr>
      <w:r w:rsidRPr="001F43E1">
        <w:t xml:space="preserve">No conflicts of interest </w:t>
      </w:r>
      <w:proofErr w:type="gramStart"/>
      <w:r w:rsidRPr="001F43E1">
        <w:t>have been declared</w:t>
      </w:r>
      <w:proofErr w:type="gramEnd"/>
    </w:p>
    <w:p w14:paraId="51920159" w14:textId="77777777" w:rsidR="001C14C1" w:rsidRDefault="001C14C1" w:rsidP="00160D06">
      <w:pPr>
        <w:spacing w:line="480" w:lineRule="auto"/>
        <w:jc w:val="both"/>
        <w:rPr>
          <w:b/>
        </w:rPr>
      </w:pPr>
    </w:p>
    <w:p w14:paraId="694A83F4" w14:textId="77777777" w:rsidR="001E478B" w:rsidRPr="0003777E" w:rsidRDefault="0003777E" w:rsidP="00160D06">
      <w:pPr>
        <w:spacing w:line="480" w:lineRule="auto"/>
        <w:jc w:val="both"/>
        <w:rPr>
          <w:b/>
        </w:rPr>
      </w:pPr>
      <w:r>
        <w:rPr>
          <w:b/>
        </w:rPr>
        <w:t xml:space="preserve">References </w:t>
      </w:r>
    </w:p>
    <w:p w14:paraId="6AB51290" w14:textId="77777777" w:rsidR="00DF2989" w:rsidRPr="00DF2989" w:rsidRDefault="00930AF9" w:rsidP="00DF2989">
      <w:pPr>
        <w:pStyle w:val="EndNoteBibliography"/>
        <w:spacing w:after="0"/>
        <w:ind w:left="720" w:hanging="720"/>
      </w:pPr>
      <w:r>
        <w:fldChar w:fldCharType="begin"/>
      </w:r>
      <w:r w:rsidR="007B1D0C">
        <w:instrText xml:space="preserve"> ADDIN EN.REFLIST </w:instrText>
      </w:r>
      <w:r>
        <w:fldChar w:fldCharType="separate"/>
      </w:r>
      <w:bookmarkStart w:id="1" w:name="_ENREF_1"/>
      <w:r w:rsidR="00DF2989" w:rsidRPr="00DF2989">
        <w:t xml:space="preserve">Banissi, C., Ghiringhelli, F., Chen, L. &amp; Carpentier, A. F. (2009) Treg depletion with a low-dose metronomic temozolomide regimen in a rat glioma model. </w:t>
      </w:r>
      <w:r w:rsidR="00DF2989" w:rsidRPr="00DF2989">
        <w:rPr>
          <w:i/>
        </w:rPr>
        <w:t xml:space="preserve">Cancer Immunol Immunother </w:t>
      </w:r>
      <w:r w:rsidR="00DF2989" w:rsidRPr="00DF2989">
        <w:rPr>
          <w:b/>
        </w:rPr>
        <w:t>58</w:t>
      </w:r>
      <w:r w:rsidR="00DF2989" w:rsidRPr="00DF2989">
        <w:t>, 1627-1634</w:t>
      </w:r>
      <w:bookmarkEnd w:id="1"/>
    </w:p>
    <w:p w14:paraId="3F95FFDF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2" w:name="_ENREF_2"/>
      <w:r w:rsidRPr="00DF2989">
        <w:t xml:space="preserve">Barroso-Sousa, R., da Fonseca, L. G., Souza, K. T., Chaves, A. C., Kann, A. G., de Castro, G., Jr. &amp; Dzik, C. (2015) Metronomic oral cyclophosphamide plus prednisone in docetaxel-pretreated patients with metastatic castration-resistant prostate cancer. </w:t>
      </w:r>
      <w:r w:rsidRPr="00DF2989">
        <w:rPr>
          <w:i/>
        </w:rPr>
        <w:t xml:space="preserve">Med Oncol </w:t>
      </w:r>
      <w:r w:rsidRPr="00DF2989">
        <w:rPr>
          <w:b/>
        </w:rPr>
        <w:t>32</w:t>
      </w:r>
      <w:r w:rsidRPr="00DF2989">
        <w:t>, 443</w:t>
      </w:r>
      <w:bookmarkEnd w:id="2"/>
    </w:p>
    <w:p w14:paraId="7885D484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3" w:name="_ENREF_3"/>
      <w:r w:rsidRPr="00DF2989">
        <w:t xml:space="preserve">Biller, B. (2014) Metronomic chemotherapy in veterinary patients with cancer: rethinking the targets and strategies of chemotherapy. </w:t>
      </w:r>
      <w:r w:rsidRPr="00DF2989">
        <w:rPr>
          <w:i/>
        </w:rPr>
        <w:t xml:space="preserve">Vet Clin North Am Small Anim Pract </w:t>
      </w:r>
      <w:r w:rsidRPr="00DF2989">
        <w:rPr>
          <w:b/>
        </w:rPr>
        <w:t>44</w:t>
      </w:r>
      <w:r w:rsidRPr="00DF2989">
        <w:t>, 817-829</w:t>
      </w:r>
      <w:bookmarkEnd w:id="3"/>
    </w:p>
    <w:p w14:paraId="4136C93C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4" w:name="_ENREF_4"/>
      <w:r w:rsidRPr="00DF2989">
        <w:t xml:space="preserve">Bocci, G., Francia, G., Man, S., Lawler, J. &amp; Kerbel, R. S. (2003) Thrombospondin 1, a mediator of the antiangiogenic effects of low-dose metronomic chemotherapy. </w:t>
      </w:r>
      <w:r w:rsidRPr="00DF2989">
        <w:rPr>
          <w:i/>
        </w:rPr>
        <w:t xml:space="preserve">Proc Natl Acad Sci U S A </w:t>
      </w:r>
      <w:r w:rsidRPr="00DF2989">
        <w:rPr>
          <w:b/>
        </w:rPr>
        <w:t>100</w:t>
      </w:r>
      <w:r w:rsidRPr="00DF2989">
        <w:t>, 12917-12922</w:t>
      </w:r>
      <w:bookmarkEnd w:id="4"/>
    </w:p>
    <w:p w14:paraId="6DD2D13F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5" w:name="_ENREF_5"/>
      <w:r w:rsidRPr="00DF2989">
        <w:t xml:space="preserve">Borne, E., Desmedt, E., Duhamel, A., Mirabel, X., Dziwniel, V., Maire, C., Florin, V., Martinot, V., Penel, N., Vercambre-Darras, S. &amp; Mortier, L. (2010) Oral metronomic cyclophosphamide in elderly with metastatic melanoma. </w:t>
      </w:r>
      <w:r w:rsidRPr="00DF2989">
        <w:rPr>
          <w:i/>
        </w:rPr>
        <w:t xml:space="preserve">Invest New Drugs </w:t>
      </w:r>
      <w:r w:rsidRPr="00DF2989">
        <w:rPr>
          <w:b/>
        </w:rPr>
        <w:t>28</w:t>
      </w:r>
      <w:r w:rsidRPr="00DF2989">
        <w:t>, 684-689</w:t>
      </w:r>
      <w:bookmarkEnd w:id="5"/>
    </w:p>
    <w:p w14:paraId="4BB23E8B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6" w:name="_ENREF_6"/>
      <w:r w:rsidRPr="00DF2989">
        <w:t xml:space="preserve">Burton, J. H., Mitchell, L., Thamm, D. H., Dow, S. W. &amp; Biller, B. J. (2011) Low-dose cyclophosphamide selectively decreases regulatory T cells and inhibits angiogenesis in dogs with soft tissue sarcoma. </w:t>
      </w:r>
      <w:r w:rsidRPr="00DF2989">
        <w:rPr>
          <w:i/>
        </w:rPr>
        <w:t xml:space="preserve">J Vet Intern Med </w:t>
      </w:r>
      <w:r w:rsidRPr="00DF2989">
        <w:rPr>
          <w:b/>
        </w:rPr>
        <w:t>25</w:t>
      </w:r>
      <w:r w:rsidRPr="00DF2989">
        <w:t>, 920-926</w:t>
      </w:r>
      <w:bookmarkEnd w:id="6"/>
    </w:p>
    <w:p w14:paraId="101640A0" w14:textId="77777777" w:rsidR="00DF2989" w:rsidRPr="00DF2989" w:rsidRDefault="00DF2989" w:rsidP="00DF2989">
      <w:pPr>
        <w:pStyle w:val="EndNoteBibliography"/>
        <w:spacing w:after="0"/>
        <w:ind w:left="720" w:hanging="720"/>
        <w:rPr>
          <w:i/>
        </w:rPr>
      </w:pPr>
      <w:bookmarkStart w:id="7" w:name="_ENREF_7"/>
      <w:r w:rsidRPr="00DF2989">
        <w:t xml:space="preserve">Cancedda, S., Marconato, L., Meier, V., Laganga, P., Roos, M., Leone, V. F., Rossi, F. &amp; Bley, C. R. (2015) HYPOFRACTIONATED RADIOTHERAPY FOR MACROSCOPIC CANINE SOFT TISSUE SARCOMA: A RETROSPECTIVE STUDY OF 50 CASES TREATED WITH A 5 x 6 GY PROTOCOL WITH OR WITHOUT METRONOMIC CHEMOTHERAPY. </w:t>
      </w:r>
      <w:r w:rsidRPr="00DF2989">
        <w:rPr>
          <w:i/>
        </w:rPr>
        <w:t>Vet Radiol Ultrasound</w:t>
      </w:r>
      <w:bookmarkEnd w:id="7"/>
    </w:p>
    <w:p w14:paraId="40BA03B4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8" w:name="_ENREF_8"/>
      <w:r w:rsidRPr="00DF2989">
        <w:t xml:space="preserve">Charney, S. C., Bergman, P. J., Hohenhaus, A. E. &amp; McKnight, J. A. (2003) Risk factors for sterile hemorrhagic cystitis in dogs with lymphoma receiving cyclophosphamide with or without concurrent administration of furosemide: 216 cases (1990-1996). </w:t>
      </w:r>
      <w:r w:rsidRPr="00DF2989">
        <w:rPr>
          <w:i/>
        </w:rPr>
        <w:t xml:space="preserve">J Am Vet Med Assoc </w:t>
      </w:r>
      <w:r w:rsidRPr="00DF2989">
        <w:rPr>
          <w:b/>
        </w:rPr>
        <w:t>222</w:t>
      </w:r>
      <w:r w:rsidRPr="00DF2989">
        <w:t>, 1388-1393</w:t>
      </w:r>
      <w:bookmarkEnd w:id="8"/>
    </w:p>
    <w:p w14:paraId="3B2CF877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9" w:name="_ENREF_9"/>
      <w:r w:rsidRPr="00DF2989">
        <w:t xml:space="preserve">Damber, J. E., Vallbo, C., Albertsson, P., Lennernas, B. &amp; Norrby, K. (2006) The anti-tumour effect of low-dose continuous chemotherapy may partly be mediated by thrombospondin. </w:t>
      </w:r>
      <w:r w:rsidRPr="00DF2989">
        <w:rPr>
          <w:i/>
        </w:rPr>
        <w:t xml:space="preserve">Cancer Chemother Pharmacol </w:t>
      </w:r>
      <w:r w:rsidRPr="00DF2989">
        <w:rPr>
          <w:b/>
        </w:rPr>
        <w:t>58</w:t>
      </w:r>
      <w:r w:rsidRPr="00DF2989">
        <w:t>, 354-360</w:t>
      </w:r>
      <w:bookmarkEnd w:id="9"/>
    </w:p>
    <w:p w14:paraId="4744D289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10" w:name="_ENREF_10"/>
      <w:r w:rsidRPr="00DF2989">
        <w:t xml:space="preserve">Doig, P. A., Purbrick, K. A., Hare, J. E. &amp; McKeown, D. B. (2000) Clinical efficacy and tolerance of meloxicam in dogs with chronic osteoarthritis. </w:t>
      </w:r>
      <w:r w:rsidRPr="00DF2989">
        <w:rPr>
          <w:i/>
        </w:rPr>
        <w:t xml:space="preserve">Can Vet J </w:t>
      </w:r>
      <w:r w:rsidRPr="00DF2989">
        <w:rPr>
          <w:b/>
        </w:rPr>
        <w:t>41</w:t>
      </w:r>
      <w:r w:rsidRPr="00DF2989">
        <w:t>, 296-300</w:t>
      </w:r>
      <w:bookmarkEnd w:id="10"/>
    </w:p>
    <w:p w14:paraId="364D9B6D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11" w:name="_ENREF_11"/>
      <w:r w:rsidRPr="00DF2989">
        <w:t xml:space="preserve">El-Husseiny, K., Motawei, H. &amp; Ali, M. S. (2016) Continuous Low-Dose Oral Cyclophosphamide and Methotrexate as Maintenance Therapy in Patients With Advanced Ovarian Carcinoma After </w:t>
      </w:r>
      <w:r w:rsidRPr="00DF2989">
        <w:lastRenderedPageBreak/>
        <w:t xml:space="preserve">Complete Clinical Response to Platinum and Paclitaxel Chemotherapy. </w:t>
      </w:r>
      <w:r w:rsidRPr="00DF2989">
        <w:rPr>
          <w:i/>
        </w:rPr>
        <w:t xml:space="preserve">Int J Gynecol Cancer </w:t>
      </w:r>
      <w:r w:rsidRPr="00DF2989">
        <w:rPr>
          <w:b/>
        </w:rPr>
        <w:t>26</w:t>
      </w:r>
      <w:r w:rsidRPr="00DF2989">
        <w:t>, 437-442</w:t>
      </w:r>
      <w:bookmarkEnd w:id="11"/>
    </w:p>
    <w:p w14:paraId="5A506D47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12" w:name="_ENREF_12"/>
      <w:r w:rsidRPr="00DF2989">
        <w:t xml:space="preserve">Elmslie, R. E., Glawe, P. &amp; Dow, S. W. (2008) Metronomic therapy with cyclophosphamide and piroxicam effectively delays tumor recurrence in dogs with incompletely resected soft tissue sarcomas. </w:t>
      </w:r>
      <w:r w:rsidRPr="00DF2989">
        <w:rPr>
          <w:i/>
        </w:rPr>
        <w:t xml:space="preserve">J Vet Intern Med </w:t>
      </w:r>
      <w:r w:rsidRPr="00DF2989">
        <w:rPr>
          <w:b/>
        </w:rPr>
        <w:t>22</w:t>
      </w:r>
      <w:r w:rsidRPr="00DF2989">
        <w:t>, 1373-1379</w:t>
      </w:r>
      <w:bookmarkEnd w:id="12"/>
    </w:p>
    <w:p w14:paraId="5A7D1DF9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13" w:name="_ENREF_13"/>
      <w:r w:rsidRPr="00DF2989">
        <w:t xml:space="preserve">Gaeta, R., Brown, D., Cohen, R. &amp; Sorenmo, K. (2014) Risk factors for development of sterile haemorrhagic cystitis in canine lymphoma patients receiving oral cyclophosphamide: a case-control study. </w:t>
      </w:r>
      <w:r w:rsidRPr="00DF2989">
        <w:rPr>
          <w:i/>
        </w:rPr>
        <w:t xml:space="preserve">Vet Comp Oncol </w:t>
      </w:r>
      <w:r w:rsidRPr="00DF2989">
        <w:rPr>
          <w:b/>
        </w:rPr>
        <w:t>12</w:t>
      </w:r>
      <w:r w:rsidRPr="00DF2989">
        <w:t>, 277-286</w:t>
      </w:r>
      <w:bookmarkEnd w:id="13"/>
    </w:p>
    <w:p w14:paraId="0CF3C9DA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14" w:name="_ENREF_14"/>
      <w:r w:rsidRPr="00DF2989">
        <w:t xml:space="preserve">Ghiringhelli, F., Menard, C., Puig, P. E., Ladoire, S., Roux, S., Martin, F., Solary, E., Le Cesne, A., Zitvogel, L. &amp; Chauffert, B. (2007) Metronomic cyclophosphamide regimen selectively depletes CD4+CD25+ regulatory T cells and restores T and NK effector functions in end stage cancer patients. </w:t>
      </w:r>
      <w:r w:rsidRPr="00DF2989">
        <w:rPr>
          <w:i/>
        </w:rPr>
        <w:t xml:space="preserve">Cancer Immunol Immunother </w:t>
      </w:r>
      <w:r w:rsidRPr="00DF2989">
        <w:rPr>
          <w:b/>
        </w:rPr>
        <w:t>56</w:t>
      </w:r>
      <w:r w:rsidRPr="00DF2989">
        <w:t>, 641-648</w:t>
      </w:r>
      <w:bookmarkEnd w:id="14"/>
    </w:p>
    <w:p w14:paraId="7F93755A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15" w:name="_ENREF_15"/>
      <w:r w:rsidRPr="00DF2989">
        <w:t xml:space="preserve">Hassan, Z., Remberger, M., Svenberg, P., Elbander, M., Omazic, B., Mattsson, J., Conrad, R., Svahn, B.-M., Ahlgren, A., Sairafi, D., Aschan, J., Blanc, K. L., Barkholt, L. &amp; Ringdén, O. (2007) Hemorrhagic cystitis: a retrospective single-center survey. </w:t>
      </w:r>
      <w:r w:rsidRPr="00DF2989">
        <w:rPr>
          <w:i/>
        </w:rPr>
        <w:t xml:space="preserve">Clinical Transplantation </w:t>
      </w:r>
      <w:r w:rsidRPr="00DF2989">
        <w:rPr>
          <w:b/>
        </w:rPr>
        <w:t>21</w:t>
      </w:r>
      <w:r w:rsidRPr="00DF2989">
        <w:t>, 659-667</w:t>
      </w:r>
      <w:bookmarkEnd w:id="15"/>
    </w:p>
    <w:p w14:paraId="5709F0A2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16" w:name="_ENREF_16"/>
      <w:r w:rsidRPr="00DF2989">
        <w:t xml:space="preserve">Kerbel, R. S. &amp; Kamen, B. A. (2004) The anti-angiogenic basis of metronomic chemotherapy. </w:t>
      </w:r>
      <w:r w:rsidRPr="00DF2989">
        <w:rPr>
          <w:i/>
        </w:rPr>
        <w:t xml:space="preserve">Nat Rev Cancer </w:t>
      </w:r>
      <w:r w:rsidRPr="00DF2989">
        <w:rPr>
          <w:b/>
        </w:rPr>
        <w:t>4</w:t>
      </w:r>
      <w:r w:rsidRPr="00DF2989">
        <w:t>, 423-436</w:t>
      </w:r>
      <w:bookmarkEnd w:id="16"/>
    </w:p>
    <w:p w14:paraId="33616945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17" w:name="_ENREF_17"/>
      <w:r w:rsidRPr="00DF2989">
        <w:t xml:space="preserve">Kong, D. S., Lee, J. I., Kim, J. H., Kim, S. T., Kim, W. S., Suh, Y. L., Dong, S. M. &amp; Nam, D. H. (2010) Phase II trial of low-dose continuous (metronomic) treatment of temozolomide for recurrent glioblastoma. </w:t>
      </w:r>
      <w:r w:rsidRPr="00DF2989">
        <w:rPr>
          <w:i/>
        </w:rPr>
        <w:t xml:space="preserve">Neuro Oncol </w:t>
      </w:r>
      <w:r w:rsidRPr="00DF2989">
        <w:rPr>
          <w:b/>
        </w:rPr>
        <w:t>12</w:t>
      </w:r>
      <w:r w:rsidRPr="00DF2989">
        <w:t>, 289-296</w:t>
      </w:r>
      <w:bookmarkEnd w:id="17"/>
    </w:p>
    <w:p w14:paraId="3B103D8E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18" w:name="_ENREF_18"/>
      <w:r w:rsidRPr="00DF2989">
        <w:t xml:space="preserve">Kono, K., Kawaida, H., Takahashi, A., Sugai, H., Mimura, K., Miyagawa, N., Omata, H. &amp; Fujii, H. (2006) CD4(+)CD25high regulatory T cells increase with tumor stage in patients with gastric and esophageal cancers. </w:t>
      </w:r>
      <w:r w:rsidRPr="00DF2989">
        <w:rPr>
          <w:i/>
        </w:rPr>
        <w:t xml:space="preserve">Cancer Immunol Immunother </w:t>
      </w:r>
      <w:r w:rsidRPr="00DF2989">
        <w:rPr>
          <w:b/>
        </w:rPr>
        <w:t>55</w:t>
      </w:r>
      <w:r w:rsidRPr="00DF2989">
        <w:t>, 1064-1071</w:t>
      </w:r>
      <w:bookmarkEnd w:id="18"/>
    </w:p>
    <w:p w14:paraId="791640FB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19" w:name="_ENREF_19"/>
      <w:r w:rsidRPr="00DF2989">
        <w:t xml:space="preserve">Lana, S., U'Ren, L., Plaza, S., Elmslie, R., Gustafson, D., Morley, P. &amp; Dow, S. (2007) Continuous low-dose oral chemotherapy for adjuvant therapy of splenic hemangiosarcoma in dogs. </w:t>
      </w:r>
      <w:r w:rsidRPr="00DF2989">
        <w:rPr>
          <w:i/>
        </w:rPr>
        <w:t xml:space="preserve">J Vet Intern Med </w:t>
      </w:r>
      <w:r w:rsidRPr="00DF2989">
        <w:rPr>
          <w:b/>
        </w:rPr>
        <w:t>21</w:t>
      </w:r>
      <w:r w:rsidRPr="00DF2989">
        <w:t>, 764-769</w:t>
      </w:r>
      <w:bookmarkEnd w:id="19"/>
    </w:p>
    <w:p w14:paraId="65C7D990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20" w:name="_ENREF_20"/>
      <w:r w:rsidRPr="00DF2989">
        <w:t xml:space="preserve">Mir, O., Domont, J., Cioffi, A., Bonvalot, S., Boulet, B., Le Pechoux, C., Terrier, P., Spielmann, M. &amp; Le Cesne, A. (2011) Feasibility of metronomic oral cyclophosphamide plus prednisolone in elderly patients with inoperable or metastatic soft tissue sarcoma. </w:t>
      </w:r>
      <w:r w:rsidRPr="00DF2989">
        <w:rPr>
          <w:i/>
        </w:rPr>
        <w:t xml:space="preserve">Eur J Cancer </w:t>
      </w:r>
      <w:r w:rsidRPr="00DF2989">
        <w:rPr>
          <w:b/>
        </w:rPr>
        <w:t>47</w:t>
      </w:r>
      <w:r w:rsidRPr="00DF2989">
        <w:t>, 515-519</w:t>
      </w:r>
      <w:bookmarkEnd w:id="20"/>
    </w:p>
    <w:p w14:paraId="3EF2573C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21" w:name="_ENREF_21"/>
      <w:r w:rsidRPr="00DF2989">
        <w:t xml:space="preserve">Papanikolaou, X., Szymonifka, J., Rosenthal, A., Heuck, C. J., Mitchell, A., Johann, D., Jr., Keller, J., Waheed, S., Usmani, S. Z., Van Rhee, F., Bailey, C., Petty, N., Hoering, A., Crowley, J. &amp; Barlogie, B. (2013) Metronomic therapy is an effective salvage treatment for heavily pre-treated relapsed/refractory multiple myeloma. </w:t>
      </w:r>
      <w:r w:rsidRPr="00DF2989">
        <w:rPr>
          <w:i/>
        </w:rPr>
        <w:t xml:space="preserve">Haematologica </w:t>
      </w:r>
      <w:r w:rsidRPr="00DF2989">
        <w:rPr>
          <w:b/>
        </w:rPr>
        <w:t>98</w:t>
      </w:r>
      <w:r w:rsidRPr="00DF2989">
        <w:t>, 1147-1153</w:t>
      </w:r>
      <w:bookmarkEnd w:id="21"/>
    </w:p>
    <w:p w14:paraId="72095E2E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22" w:name="_ENREF_22"/>
      <w:r w:rsidRPr="00DF2989">
        <w:t xml:space="preserve">Pasquier, E., Tuset, M. P., Street, J., Sinnappan, S., MacKenzie, K. L., Braguer, D., Andre, N. &amp; Kavallaris, M. (2013) Concentration- and schedule-dependent effects of chemotherapy on the angiogenic potential and drug sensitivity of vascular endothelial cells. </w:t>
      </w:r>
      <w:r w:rsidRPr="00DF2989">
        <w:rPr>
          <w:i/>
        </w:rPr>
        <w:t xml:space="preserve">Angiogenesis </w:t>
      </w:r>
      <w:r w:rsidRPr="00DF2989">
        <w:rPr>
          <w:b/>
        </w:rPr>
        <w:t>16</w:t>
      </w:r>
      <w:r w:rsidRPr="00DF2989">
        <w:t>, 373-386</w:t>
      </w:r>
      <w:bookmarkEnd w:id="22"/>
    </w:p>
    <w:p w14:paraId="6C6EEC31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23" w:name="_ENREF_23"/>
      <w:r w:rsidRPr="00DF2989">
        <w:t xml:space="preserve">Perroud, H. A., Alasino, C. M., Rico, M. J., Mainetti, L. E., Queralt, F., Pezzotto, S. M., Rozados, V. R. &amp; Graciela Scharovsky, O. (2016) Metastatic breast cancer patients treated with low-dose metronomic chemotherapy with cyclophosphamide and celecoxib: clinical outcomes and biomarkers of response. </w:t>
      </w:r>
      <w:r w:rsidRPr="00DF2989">
        <w:rPr>
          <w:i/>
        </w:rPr>
        <w:t xml:space="preserve">Cancer Chemother Pharmacol </w:t>
      </w:r>
      <w:r w:rsidRPr="00DF2989">
        <w:rPr>
          <w:b/>
        </w:rPr>
        <w:t>77</w:t>
      </w:r>
      <w:r w:rsidRPr="00DF2989">
        <w:t>, 365-374</w:t>
      </w:r>
      <w:bookmarkEnd w:id="23"/>
    </w:p>
    <w:p w14:paraId="7667F9C6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24" w:name="_ENREF_24"/>
      <w:r w:rsidRPr="00DF2989">
        <w:t xml:space="preserve">Reardon, D. A., Desjardins, A., Vredenburgh, J. J., Gururangan, S., Sampson, J. H., Sathornsumetee, S., McLendon, R. E., Herndon, J. E., 2nd, Marcello, J. E., Norfleet, J., Friedman, A. H., Bigner, D. D. &amp; Friedman, H. S. (2009) Metronomic chemotherapy with daily, oral etoposide plus bevacizumab for recurrent malignant glioma: a phase II study. </w:t>
      </w:r>
      <w:r w:rsidRPr="00DF2989">
        <w:rPr>
          <w:i/>
        </w:rPr>
        <w:t xml:space="preserve">Br J Cancer </w:t>
      </w:r>
      <w:r w:rsidRPr="00DF2989">
        <w:rPr>
          <w:b/>
        </w:rPr>
        <w:t>101</w:t>
      </w:r>
      <w:r w:rsidRPr="00DF2989">
        <w:t>, 1986-1994</w:t>
      </w:r>
      <w:bookmarkEnd w:id="24"/>
    </w:p>
    <w:p w14:paraId="0DE62961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25" w:name="_ENREF_25"/>
      <w:r w:rsidRPr="00DF2989">
        <w:t xml:space="preserve">Toh, B., Toh, B., Abastado, J. P. &amp; Abastado, J. P. (2012) Myeloid cells: Prime drivers of tumor progression. </w:t>
      </w:r>
      <w:r w:rsidRPr="00DF2989">
        <w:rPr>
          <w:i/>
        </w:rPr>
        <w:t xml:space="preserve">Oncoimmunology </w:t>
      </w:r>
      <w:r w:rsidRPr="00DF2989">
        <w:rPr>
          <w:b/>
        </w:rPr>
        <w:t>1</w:t>
      </w:r>
      <w:r w:rsidRPr="00DF2989">
        <w:t>, 1360-1367</w:t>
      </w:r>
      <w:bookmarkEnd w:id="25"/>
    </w:p>
    <w:p w14:paraId="51CE18DF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26" w:name="_ENREF_26"/>
      <w:r w:rsidRPr="00DF2989">
        <w:t xml:space="preserve">Umansky, V. &amp; Sevko, A. (2013) Tumor microenvironment and myeloid-derived suppressor cells. </w:t>
      </w:r>
      <w:r w:rsidRPr="00DF2989">
        <w:rPr>
          <w:i/>
        </w:rPr>
        <w:t xml:space="preserve">Cancer Microenviron </w:t>
      </w:r>
      <w:r w:rsidRPr="00DF2989">
        <w:rPr>
          <w:b/>
        </w:rPr>
        <w:t>6</w:t>
      </w:r>
      <w:r w:rsidRPr="00DF2989">
        <w:t>, 169-177</w:t>
      </w:r>
      <w:bookmarkEnd w:id="26"/>
    </w:p>
    <w:p w14:paraId="6A9D0A69" w14:textId="77777777" w:rsidR="00DF2989" w:rsidRPr="00DF2989" w:rsidRDefault="00DF2989" w:rsidP="00DF2989">
      <w:pPr>
        <w:pStyle w:val="EndNoteBibliography"/>
        <w:spacing w:after="0"/>
        <w:ind w:left="720" w:hanging="720"/>
        <w:rPr>
          <w:i/>
        </w:rPr>
      </w:pPr>
      <w:bookmarkStart w:id="27" w:name="_ENREF_27"/>
      <w:r w:rsidRPr="00DF2989">
        <w:lastRenderedPageBreak/>
        <w:t xml:space="preserve">VCOG (2011) Veterinary cooperative oncology group - common terminology criteria for adverse events (VCOG-CTCAE) following chemotherapy or biological antineoplastic therapy in dogs and cats v1.1. </w:t>
      </w:r>
      <w:r w:rsidRPr="00DF2989">
        <w:rPr>
          <w:i/>
        </w:rPr>
        <w:t>Vet Comp Oncol</w:t>
      </w:r>
      <w:bookmarkEnd w:id="27"/>
    </w:p>
    <w:p w14:paraId="25A55176" w14:textId="77777777" w:rsidR="00DF2989" w:rsidRPr="00DF2989" w:rsidRDefault="00DF2989" w:rsidP="00DF2989">
      <w:pPr>
        <w:pStyle w:val="EndNoteBibliography"/>
        <w:spacing w:after="0"/>
        <w:ind w:left="720" w:hanging="720"/>
      </w:pPr>
      <w:bookmarkStart w:id="28" w:name="_ENREF_28"/>
      <w:r w:rsidRPr="00DF2989">
        <w:t xml:space="preserve">Wernham, B. G. J., Trumpatori, B., Hash, J., Lipsett, J., Davidson, G., Wackerow, P., Thomson, A. &amp; Lascelles, B. D. X. (2011) Dose Reduction of Meloxicam in Dogs with Osteoarthritis-Associated Pain and Impaired Mobility. </w:t>
      </w:r>
      <w:r w:rsidRPr="00DF2989">
        <w:rPr>
          <w:i/>
        </w:rPr>
        <w:t xml:space="preserve">Journal of Veterinary Internal Medicine </w:t>
      </w:r>
      <w:r w:rsidRPr="00DF2989">
        <w:rPr>
          <w:b/>
        </w:rPr>
        <w:t>25</w:t>
      </w:r>
      <w:r w:rsidRPr="00DF2989">
        <w:t>, 1298-1305</w:t>
      </w:r>
      <w:bookmarkEnd w:id="28"/>
    </w:p>
    <w:p w14:paraId="5232E43F" w14:textId="77777777" w:rsidR="00DF2989" w:rsidRPr="00DF2989" w:rsidRDefault="00DF2989" w:rsidP="00DF2989">
      <w:pPr>
        <w:pStyle w:val="EndNoteBibliography"/>
        <w:ind w:left="720" w:hanging="720"/>
      </w:pPr>
      <w:bookmarkStart w:id="29" w:name="_ENREF_29"/>
      <w:r w:rsidRPr="00DF2989">
        <w:t xml:space="preserve">Yilmaz, N., Emmungil, H., Gucenmez, S., Ozen, G., Yildiz, F., Balkarli, A., Kimyon, G., Coskun, B. N., Dogan, I., Pamuk, O. N., Yasar, S., Cetin, G. Y., Yazici, A., Ergulu Esmen, S., Cagatay, Y., Yilmaz, S., Cefle, A., Sayarlioglu, M., Kasifoglu, T., Karadag, O., Pehlivan, Y., Dalkilic, E., Kisacik, B., Cobankara, V., Erken, E., Direskeneli, H., Aksu, K. &amp; Yavuz, S. (2015) Incidence of Cyclophosphamide-induced Urotoxicity and Protective Effect of Mesna in Rheumatic Diseases. </w:t>
      </w:r>
      <w:r w:rsidRPr="00DF2989">
        <w:rPr>
          <w:i/>
        </w:rPr>
        <w:t xml:space="preserve">J Rheumatol </w:t>
      </w:r>
      <w:r w:rsidRPr="00DF2989">
        <w:rPr>
          <w:b/>
        </w:rPr>
        <w:t>42</w:t>
      </w:r>
      <w:r w:rsidRPr="00DF2989">
        <w:t>, 1661-1666</w:t>
      </w:r>
      <w:bookmarkEnd w:id="29"/>
    </w:p>
    <w:p w14:paraId="056B3090" w14:textId="2ED7BB22" w:rsidR="007C5F6F" w:rsidRPr="007C5F6F" w:rsidRDefault="00930AF9" w:rsidP="00160D06">
      <w:pPr>
        <w:spacing w:line="480" w:lineRule="auto"/>
        <w:jc w:val="both"/>
      </w:pPr>
      <w:r>
        <w:fldChar w:fldCharType="end"/>
      </w:r>
      <w:r w:rsidR="007702D9">
        <w:fldChar w:fldCharType="begin"/>
      </w:r>
      <w:r w:rsidR="007702D9">
        <w:instrText xml:space="preserve"> ADDIN </w:instrText>
      </w:r>
      <w:r w:rsidR="007702D9">
        <w:fldChar w:fldCharType="end"/>
      </w:r>
    </w:p>
    <w:sectPr w:rsidR="007C5F6F" w:rsidRPr="007C5F6F" w:rsidSect="00160D06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0DB70E4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16607EF" w14:textId="77777777" w:rsidR="00D16725" w:rsidRDefault="00D16725" w:rsidP="000B330F">
      <w:pPr>
        <w:spacing w:after="0" w:line="240" w:lineRule="auto"/>
      </w:pPr>
      <w:r>
        <w:separator/>
      </w:r>
    </w:p>
  </w:endnote>
  <w:endnote w:type="continuationSeparator" w:id="0">
    <w:p w14:paraId="2C6A5482" w14:textId="77777777" w:rsidR="00D16725" w:rsidRDefault="00D16725" w:rsidP="000B33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96FD628" w14:textId="77777777" w:rsidR="00D16725" w:rsidRDefault="00D16725" w:rsidP="000B330F">
      <w:pPr>
        <w:spacing w:after="0" w:line="240" w:lineRule="auto"/>
      </w:pPr>
      <w:r>
        <w:separator/>
      </w:r>
    </w:p>
  </w:footnote>
  <w:footnote w:type="continuationSeparator" w:id="0">
    <w:p w14:paraId="11F2DF20" w14:textId="77777777" w:rsidR="00D16725" w:rsidRDefault="00D16725" w:rsidP="000B330F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Blackwood, Laura">
    <w15:presenceInfo w15:providerId="AD" w15:userId="S-1-5-21-137024685-2204166116-4157399963-8455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43"/>
  <w:hideGrammaticalErrors/>
  <w:activeWritingStyle w:appName="MSWord" w:lang="en-GB" w:vendorID="64" w:dllVersion="131078" w:nlCheck="1" w:checkStyle="0"/>
  <w:proofState w:spelling="clean" w:grammar="clean"/>
  <w:trackRevisions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Small Animal Practi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er0etztzpxxtkepv9rxzz0h9aszsszwf22d&quot;&gt;Metronomic toxicity&lt;record-ids&gt;&lt;item&gt;2&lt;/item&gt;&lt;item&gt;6&lt;/item&gt;&lt;item&gt;8&lt;/item&gt;&lt;item&gt;10&lt;/item&gt;&lt;item&gt;11&lt;/item&gt;&lt;item&gt;12&lt;/item&gt;&lt;item&gt;13&lt;/item&gt;&lt;item&gt;14&lt;/item&gt;&lt;item&gt;15&lt;/item&gt;&lt;item&gt;16&lt;/item&gt;&lt;item&gt;17&lt;/item&gt;&lt;item&gt;19&lt;/item&gt;&lt;item&gt;21&lt;/item&gt;&lt;item&gt;22&lt;/item&gt;&lt;item&gt;25&lt;/item&gt;&lt;item&gt;26&lt;/item&gt;&lt;item&gt;27&lt;/item&gt;&lt;item&gt;28&lt;/item&gt;&lt;item&gt;29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766ABC"/>
    <w:rsid w:val="000128F7"/>
    <w:rsid w:val="00014B5D"/>
    <w:rsid w:val="00023C26"/>
    <w:rsid w:val="00024602"/>
    <w:rsid w:val="0003777E"/>
    <w:rsid w:val="00040510"/>
    <w:rsid w:val="00054514"/>
    <w:rsid w:val="00056A85"/>
    <w:rsid w:val="0007114A"/>
    <w:rsid w:val="000742FE"/>
    <w:rsid w:val="00080398"/>
    <w:rsid w:val="00092A57"/>
    <w:rsid w:val="000A11E5"/>
    <w:rsid w:val="000B330F"/>
    <w:rsid w:val="000D3440"/>
    <w:rsid w:val="000E6690"/>
    <w:rsid w:val="00115ED4"/>
    <w:rsid w:val="0012241B"/>
    <w:rsid w:val="00131175"/>
    <w:rsid w:val="00160D06"/>
    <w:rsid w:val="00161E3B"/>
    <w:rsid w:val="00171CD5"/>
    <w:rsid w:val="00197BE8"/>
    <w:rsid w:val="001C053F"/>
    <w:rsid w:val="001C14C1"/>
    <w:rsid w:val="001D1899"/>
    <w:rsid w:val="001E478B"/>
    <w:rsid w:val="001E64BF"/>
    <w:rsid w:val="001E7709"/>
    <w:rsid w:val="001F0556"/>
    <w:rsid w:val="001F43E1"/>
    <w:rsid w:val="00200547"/>
    <w:rsid w:val="002373C5"/>
    <w:rsid w:val="00256851"/>
    <w:rsid w:val="002703EA"/>
    <w:rsid w:val="002D5254"/>
    <w:rsid w:val="00330073"/>
    <w:rsid w:val="00334CCE"/>
    <w:rsid w:val="003414B1"/>
    <w:rsid w:val="00351AD7"/>
    <w:rsid w:val="00357008"/>
    <w:rsid w:val="003755BE"/>
    <w:rsid w:val="00381928"/>
    <w:rsid w:val="003E0E7C"/>
    <w:rsid w:val="003E794D"/>
    <w:rsid w:val="003F29EB"/>
    <w:rsid w:val="003F6D13"/>
    <w:rsid w:val="004176A6"/>
    <w:rsid w:val="004200A8"/>
    <w:rsid w:val="00432A2C"/>
    <w:rsid w:val="0044246B"/>
    <w:rsid w:val="004B0EF4"/>
    <w:rsid w:val="004C46FB"/>
    <w:rsid w:val="004E13F3"/>
    <w:rsid w:val="004F45FD"/>
    <w:rsid w:val="00517D6D"/>
    <w:rsid w:val="00530E6C"/>
    <w:rsid w:val="00545174"/>
    <w:rsid w:val="005B365C"/>
    <w:rsid w:val="005B46F4"/>
    <w:rsid w:val="005D4E2B"/>
    <w:rsid w:val="005E4738"/>
    <w:rsid w:val="006B223C"/>
    <w:rsid w:val="006B77B4"/>
    <w:rsid w:val="006E6BF2"/>
    <w:rsid w:val="006F6463"/>
    <w:rsid w:val="00710853"/>
    <w:rsid w:val="0071237C"/>
    <w:rsid w:val="0072424F"/>
    <w:rsid w:val="0072450B"/>
    <w:rsid w:val="007443FA"/>
    <w:rsid w:val="00745AA6"/>
    <w:rsid w:val="0075476F"/>
    <w:rsid w:val="0076388F"/>
    <w:rsid w:val="00766ABC"/>
    <w:rsid w:val="007702D9"/>
    <w:rsid w:val="00791906"/>
    <w:rsid w:val="007B0631"/>
    <w:rsid w:val="007B1D0C"/>
    <w:rsid w:val="007C5F6F"/>
    <w:rsid w:val="007C6553"/>
    <w:rsid w:val="007E1BEE"/>
    <w:rsid w:val="007E1D2F"/>
    <w:rsid w:val="007E4175"/>
    <w:rsid w:val="007E7B3D"/>
    <w:rsid w:val="0081130D"/>
    <w:rsid w:val="008157A6"/>
    <w:rsid w:val="008159E0"/>
    <w:rsid w:val="00880D62"/>
    <w:rsid w:val="008D77ED"/>
    <w:rsid w:val="008F52C3"/>
    <w:rsid w:val="009163F7"/>
    <w:rsid w:val="00916D25"/>
    <w:rsid w:val="0091774D"/>
    <w:rsid w:val="00930AF9"/>
    <w:rsid w:val="00942F91"/>
    <w:rsid w:val="009456EC"/>
    <w:rsid w:val="009647CB"/>
    <w:rsid w:val="009A3C43"/>
    <w:rsid w:val="009C586B"/>
    <w:rsid w:val="00A02F74"/>
    <w:rsid w:val="00A21E42"/>
    <w:rsid w:val="00A47B73"/>
    <w:rsid w:val="00A72302"/>
    <w:rsid w:val="00A84A3F"/>
    <w:rsid w:val="00A95CB0"/>
    <w:rsid w:val="00AA7A5F"/>
    <w:rsid w:val="00AC3901"/>
    <w:rsid w:val="00AD5641"/>
    <w:rsid w:val="00AD7C2C"/>
    <w:rsid w:val="00B04397"/>
    <w:rsid w:val="00B45E35"/>
    <w:rsid w:val="00B54995"/>
    <w:rsid w:val="00B56D59"/>
    <w:rsid w:val="00BD3EE0"/>
    <w:rsid w:val="00C63C9C"/>
    <w:rsid w:val="00CC6D89"/>
    <w:rsid w:val="00CE3164"/>
    <w:rsid w:val="00D16725"/>
    <w:rsid w:val="00D41E83"/>
    <w:rsid w:val="00D87F9B"/>
    <w:rsid w:val="00DC48D0"/>
    <w:rsid w:val="00DD3A21"/>
    <w:rsid w:val="00DF2989"/>
    <w:rsid w:val="00EB06EA"/>
    <w:rsid w:val="00EF0349"/>
    <w:rsid w:val="00EF5260"/>
    <w:rsid w:val="00F11907"/>
    <w:rsid w:val="00F46782"/>
    <w:rsid w:val="00F46837"/>
    <w:rsid w:val="00F725F2"/>
    <w:rsid w:val="00F91ADD"/>
    <w:rsid w:val="00FB06AC"/>
    <w:rsid w:val="00FC37EA"/>
    <w:rsid w:val="00FD0113"/>
    <w:rsid w:val="00FF0814"/>
    <w:rsid w:val="00FF5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B6A6A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33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330F"/>
  </w:style>
  <w:style w:type="paragraph" w:styleId="Footer">
    <w:name w:val="footer"/>
    <w:basedOn w:val="Normal"/>
    <w:link w:val="FooterChar"/>
    <w:uiPriority w:val="99"/>
    <w:unhideWhenUsed/>
    <w:rsid w:val="000B33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B330F"/>
  </w:style>
  <w:style w:type="character" w:styleId="Hyperlink">
    <w:name w:val="Hyperlink"/>
    <w:basedOn w:val="DefaultParagraphFont"/>
    <w:uiPriority w:val="99"/>
    <w:unhideWhenUsed/>
    <w:rsid w:val="007B1D0C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65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655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655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65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655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655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6553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60D06"/>
  </w:style>
  <w:style w:type="paragraph" w:styleId="NormalWeb">
    <w:name w:val="Normal (Web)"/>
    <w:basedOn w:val="Normal"/>
    <w:uiPriority w:val="99"/>
    <w:semiHidden/>
    <w:unhideWhenUsed/>
    <w:rsid w:val="00AA7A5F"/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56A8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6A8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56A85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56A85"/>
    <w:rPr>
      <w:rFonts w:ascii="Calibri" w:hAnsi="Calibri"/>
      <w:noProof/>
    </w:rPr>
  </w:style>
  <w:style w:type="paragraph" w:styleId="Revision">
    <w:name w:val="Revision"/>
    <w:hidden/>
    <w:uiPriority w:val="99"/>
    <w:semiHidden/>
    <w:rsid w:val="00942F91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B33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330F"/>
  </w:style>
  <w:style w:type="paragraph" w:styleId="Footer">
    <w:name w:val="footer"/>
    <w:basedOn w:val="Normal"/>
    <w:link w:val="FooterChar"/>
    <w:uiPriority w:val="99"/>
    <w:unhideWhenUsed/>
    <w:rsid w:val="000B33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B330F"/>
  </w:style>
  <w:style w:type="character" w:styleId="Hyperlink">
    <w:name w:val="Hyperlink"/>
    <w:basedOn w:val="DefaultParagraphFont"/>
    <w:uiPriority w:val="99"/>
    <w:unhideWhenUsed/>
    <w:rsid w:val="007B1D0C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7C65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655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655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65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655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655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6553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60D06"/>
  </w:style>
  <w:style w:type="paragraph" w:styleId="NormalWeb">
    <w:name w:val="Normal (Web)"/>
    <w:basedOn w:val="Normal"/>
    <w:uiPriority w:val="99"/>
    <w:semiHidden/>
    <w:unhideWhenUsed/>
    <w:rsid w:val="00AA7A5F"/>
    <w:rPr>
      <w:rFonts w:ascii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56A8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6A8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56A85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56A85"/>
    <w:rPr>
      <w:rFonts w:ascii="Calibri" w:hAnsi="Calibri"/>
      <w:noProof/>
    </w:rPr>
  </w:style>
  <w:style w:type="paragraph" w:styleId="Revision">
    <w:name w:val="Revision"/>
    <w:hidden/>
    <w:uiPriority w:val="99"/>
    <w:semiHidden/>
    <w:rsid w:val="00942F91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6316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03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4205</Words>
  <Characters>23974</Characters>
  <Application>Microsoft Office Word</Application>
  <DocSecurity>0</DocSecurity>
  <Lines>199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281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mall Animal Hospital</dc:creator>
  <cp:lastModifiedBy>Harper, Aaron</cp:lastModifiedBy>
  <cp:revision>6</cp:revision>
  <dcterms:created xsi:type="dcterms:W3CDTF">2016-10-20T08:49:00Z</dcterms:created>
  <dcterms:modified xsi:type="dcterms:W3CDTF">2017-02-10T13:29:00Z</dcterms:modified>
</cp:coreProperties>
</file>